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0F2A" w:rsidRPr="0056112A" w:rsidRDefault="00EC0F2A" w:rsidP="00EC0F2A">
      <w:pPr>
        <w:rPr>
          <w:rFonts w:ascii="Times New Roman" w:hAnsi="Times New Roman" w:cs="Times New Roman"/>
          <w:b/>
          <w:sz w:val="24"/>
          <w:lang w:val="en-GB"/>
        </w:rPr>
      </w:pPr>
      <w:proofErr w:type="gramStart"/>
      <w:r w:rsidRPr="0056112A">
        <w:rPr>
          <w:rFonts w:ascii="Times New Roman" w:hAnsi="Times New Roman" w:cs="Times New Roman"/>
          <w:b/>
          <w:sz w:val="24"/>
          <w:lang w:val="en-GB"/>
        </w:rPr>
        <w:t>Supplementary Table S1.</w:t>
      </w:r>
      <w:proofErr w:type="gramEnd"/>
      <w:r w:rsidRPr="0056112A">
        <w:rPr>
          <w:rFonts w:ascii="Times New Roman" w:hAnsi="Times New Roman" w:cs="Times New Roman"/>
          <w:b/>
          <w:sz w:val="24"/>
          <w:lang w:val="en-GB"/>
        </w:rPr>
        <w:t xml:space="preserve"> Platelet-related </w:t>
      </w:r>
      <w:proofErr w:type="spellStart"/>
      <w:r w:rsidRPr="0056112A">
        <w:rPr>
          <w:rFonts w:ascii="Times New Roman" w:hAnsi="Times New Roman" w:cs="Times New Roman"/>
          <w:b/>
          <w:sz w:val="24"/>
          <w:lang w:val="en-GB"/>
        </w:rPr>
        <w:t>miRNAs</w:t>
      </w:r>
      <w:proofErr w:type="spellEnd"/>
      <w:r w:rsidRPr="0056112A">
        <w:rPr>
          <w:rFonts w:ascii="Times New Roman" w:hAnsi="Times New Roman" w:cs="Times New Roman"/>
          <w:b/>
          <w:sz w:val="24"/>
          <w:lang w:val="en-GB"/>
        </w:rPr>
        <w:t xml:space="preserve"> reported to be involved in neurodegenerative disorders</w:t>
      </w:r>
    </w:p>
    <w:tbl>
      <w:tblPr>
        <w:tblStyle w:val="TableGrid"/>
        <w:tblW w:w="13763" w:type="dxa"/>
        <w:tblLook w:val="04A0" w:firstRow="1" w:lastRow="0" w:firstColumn="1" w:lastColumn="0" w:noHBand="0" w:noVBand="1"/>
      </w:tblPr>
      <w:tblGrid>
        <w:gridCol w:w="1696"/>
        <w:gridCol w:w="972"/>
        <w:gridCol w:w="8951"/>
        <w:gridCol w:w="2144"/>
      </w:tblGrid>
      <w:tr w:rsidR="00EC0F2A" w:rsidRPr="0056112A" w:rsidTr="000C25C0">
        <w:trPr>
          <w:trHeight w:val="56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proofErr w:type="spellStart"/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iRNA</w:t>
            </w:r>
            <w:proofErr w:type="spellEnd"/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Disorder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Evidence of </w:t>
            </w:r>
            <w:proofErr w:type="spellStart"/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miRNA</w:t>
            </w:r>
            <w:proofErr w:type="spellEnd"/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 xml:space="preserve">  involvement in the disorder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GB"/>
              </w:rPr>
              <w:t>References</w:t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let-7f 4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let-7i 1,4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the amyloid precursor protein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APP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xperimentally validated target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ciotta Rolandin&lt;/Author&gt;&lt;Year&gt;2013&lt;/Year&gt;&lt;RecNum&gt;157&lt;/RecNum&gt;&lt;DisplayText&gt;(Maciotta Rolandin et al., 2013)&lt;/DisplayText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ciotta Rolandi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01-3p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APP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xperimentally validated target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Vilardo&lt;/Author&gt;&lt;Year&gt;2010&lt;/Year&gt;&lt;RecNum&gt;295&lt;/RecNum&gt;&lt;DisplayText&gt;(Vilardo et al., 2010)&lt;/DisplayText&gt;&lt;record&gt;&lt;rec-number&gt;295&lt;/rec-number&gt;&lt;foreign-keys&gt;&lt;key app="EN" db-id="vssfexw0pwxrvjex9v15rtpva5fpf9rffvet" timestamp="1554866954"&gt;295&lt;/key&gt;&lt;/foreign-keys&gt;&lt;ref-type name="Journal Article"&gt;17&lt;/ref-type&gt;&lt;contributors&gt;&lt;authors&gt;&lt;author&gt;Vilardo, Elisa&lt;/author&gt;&lt;author&gt;Barbato, Christian&lt;/author&gt;&lt;author&gt;Ciotti, MariaTeresa&lt;/author&gt;&lt;author&gt;Cogoni, Carlo&lt;/author&gt;&lt;author&gt;Ruberti, Francesca&lt;/author&gt;&lt;/authors&gt;&lt;/contributors&gt;&lt;titles&gt;&lt;title&gt;MicroRNA-101 regulates amyloid precursor protein expression in hippocampal neurons&lt;/title&gt;&lt;secondary-title&gt;Journal of Biological Chemistry&lt;/secondary-title&gt;&lt;/titles&gt;&lt;periodical&gt;&lt;full-title&gt;Journal of Biological Chemistry&lt;/full-title&gt;&lt;/periodical&gt;&lt;pages&gt;18344-18351&lt;/pages&gt;&lt;volume&gt;285&lt;/volume&gt;&lt;number&gt;24&lt;/number&gt;&lt;dates&gt;&lt;year&gt;2010&lt;/year&gt;&lt;/dates&gt;&lt;isbn&gt;0021-925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Vilardo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03 1,3,4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</w:t>
            </w:r>
            <w:proofErr w:type="gram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  the</w:t>
            </w:r>
            <w:proofErr w:type="gram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blood of levodopa treated patients potential PD-specific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NA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signature. Predicted Regulation of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LRRK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,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CDC4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nd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 xml:space="preserve">BCL2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erafin&lt;/Author&gt;&lt;Year&gt;2015&lt;/Year&gt;&lt;RecNum&gt;173&lt;/RecNum&gt;&lt;DisplayText&gt;(Serafin et al., 2015)&lt;/DisplayText&gt;&lt;record&gt;&lt;rec-number&gt;173&lt;/rec-number&gt;&lt;foreign-keys&gt;&lt;key app="EN" db-id="vssfexw0pwxrvjex9v15rtpva5fpf9rffvet" timestamp="1541789577"&gt;173&lt;/key&gt;&lt;/foreign-keys&gt;&lt;ref-type name="Journal Article"&gt;17&lt;/ref-type&gt;&lt;contributors&gt;&lt;authors&gt;&lt;author&gt;Serafin, Alice&lt;/author&gt;&lt;author&gt;Foco, Luisa&lt;/author&gt;&lt;author&gt;Zanigni, Stefano&lt;/author&gt;&lt;author&gt;Blankenburg, Hagen&lt;/author&gt;&lt;author&gt;Picard, Anne&lt;/author&gt;&lt;author&gt;Zanon, Alessandra&lt;/author&gt;&lt;author&gt;Giannini, Giulia&lt;/author&gt;&lt;author&gt;Pichler, Irene&lt;/author&gt;&lt;author&gt;Facheris, Maurizio F&lt;/author&gt;&lt;author&gt;Cortelli, Pietro&lt;/author&gt;&lt;/authors&gt;&lt;/contributors&gt;&lt;titles&gt;&lt;title&gt;Overexpression of blood microRNAs 103a, 30b, and 29a in l-dopa–treated patients with PD&lt;/title&gt;&lt;secondary-title&gt;Neurology&lt;/secondary-title&gt;&lt;/titles&gt;&lt;periodical&gt;&lt;full-title&gt;Neurology&lt;/full-title&gt;&lt;abbr-1&gt;Neurology&lt;/abbr-1&gt;&lt;/periodical&gt;&lt;pages&gt;645-653&lt;/pages&gt;&lt;volume&gt;84&lt;/volume&gt;&lt;number&gt;7&lt;/number&gt;&lt;dates&gt;&lt;year&gt;2015&lt;/year&gt;&lt;/dates&gt;&lt;isbn&gt;0028-387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rafin et al., 2015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06b 5</w:t>
            </w:r>
          </w:p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APP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xperimentally validated target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ciotta Rolandin&lt;/Author&gt;&lt;Year&gt;2013&lt;/Year&gt;&lt;RecNum&gt;157&lt;/RecNum&gt;&lt;DisplayText&gt;(Maciotta Rolandin et al., 2013)&lt;/DisplayText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ciotta Rolandi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07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brain of patients. Regulation of the 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sym w:font="Symbol" w:char="F062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cretase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BACE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xperimentally validated target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Wang&lt;/Author&gt;&lt;Year&gt;2008&lt;/Year&gt;&lt;RecNum&gt;159&lt;/RecNum&gt;&lt;DisplayText&gt;(Wang et al., 2008)&lt;/DisplayText&gt;&lt;record&gt;&lt;rec-number&gt;159&lt;/rec-number&gt;&lt;foreign-keys&gt;&lt;key app="EN" db-id="vssfexw0pwxrvjex9v15rtpva5fpf9rffvet" timestamp="1539657779"&gt;159&lt;/key&gt;&lt;/foreign-keys&gt;&lt;ref-type name="Journal Article"&gt;17&lt;/ref-type&gt;&lt;contributors&gt;&lt;authors&gt;&lt;author&gt;Wang, Wang-Xia&lt;/author&gt;&lt;author&gt;Rajeev, Bernard W&lt;/author&gt;&lt;author&gt;Stromberg, Arnold J&lt;/author&gt;&lt;author&gt;Ren, Na&lt;/author&gt;&lt;author&gt;Tang, Guiliang&lt;/author&gt;&lt;author&gt;Huang, Qingwei&lt;/author&gt;&lt;author&gt;Rigoutsos, Isidore&lt;/author&gt;&lt;author&gt;Nelson, Peter T&lt;/author&gt;&lt;/authors&gt;&lt;/contributors&gt;&lt;titles&gt;&lt;title&gt;The expression of microRNA miR-107 decreases early in Alzheimer&amp;apos;s disease and may accelerate disease progression through regulation of β-site amyloid precursor protein-cleaving enzyme 1&lt;/title&gt;&lt;secondary-title&gt;Journal of Neuroscience&lt;/secondary-title&gt;&lt;/titles&gt;&lt;periodical&gt;&lt;full-title&gt;Journal of Neuroscience&lt;/full-title&gt;&lt;/periodical&gt;&lt;pages&gt;1213-1223&lt;/pages&gt;&lt;volume&gt;28&lt;/volume&gt;&lt;number&gt;5&lt;/number&gt;&lt;dates&gt;&lt;year&gt;2008&lt;/year&gt;&lt;/dates&gt;&lt;isbn&gt;0270-647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ang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26 1,2,4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the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30a 3</w:t>
            </w:r>
          </w:p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 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eripheral blood mononuclear cell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Plé&lt;/Author&gt;&lt;Year&gt;2012&lt;/Year&gt;&lt;RecNum&gt;205&lt;/RecNum&gt;&lt;DisplayText&gt;(Plé et al., 2012)&lt;/DisplayText&gt;&lt;record&gt;&lt;rec-number&gt;205&lt;/rec-number&gt;&lt;foreign-keys&gt;&lt;key app="EN" db-id="vssfexw0pwxrvjex9v15rtpva5fpf9rffvet" timestamp="1546652958"&gt;205&lt;/key&gt;&lt;/foreign-keys&gt;&lt;ref-type name="Journal Article"&gt;17&lt;/ref-type&gt;&lt;contributors&gt;&lt;authors&gt;&lt;author&gt;Plé, Hélène&lt;/author&gt;&lt;author&gt;Landry, Patricia&lt;/author&gt;&lt;author&gt;Benham, Ashley&lt;/author&gt;&lt;author&gt;Coarfa, Cristian&lt;/author&gt;&lt;author&gt;Gunaratne, Preethi H&lt;/author&gt;&lt;author&gt;Provost, Patrick&lt;/author&gt;&lt;/authors&gt;&lt;/contributors&gt;&lt;titles&gt;&lt;title&gt;The repertoire and features of human platelet microRNAs&lt;/title&gt;&lt;secondary-title&gt;PloS one&lt;/secondary-title&gt;&lt;/titles&gt;&lt;periodical&gt;&lt;full-title&gt;PLoS One&lt;/full-title&gt;&lt;abbr-1&gt;PloS one&lt;/abbr-1&gt;&lt;/periodical&gt;&lt;pages&gt;e50746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lé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lasma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Díez-Planelles&lt;/Author&gt;&lt;Year&gt;2016&lt;/Year&gt;&lt;RecNum&gt;282&lt;/RecNum&gt;&lt;DisplayText&gt;(Díez-Planelles et al., 2016)&lt;/DisplayText&gt;&lt;record&gt;&lt;rec-number&gt;282&lt;/rec-number&gt;&lt;foreign-keys&gt;&lt;key app="EN" db-id="vssfexw0pwxrvjex9v15rtpva5fpf9rffvet" timestamp="1554312473"&gt;282&lt;/key&gt;&lt;/foreign-keys&gt;&lt;ref-type name="Journal Article"&gt;17&lt;/ref-type&gt;&lt;contributors&gt;&lt;authors&gt;&lt;author&gt;Díez-Planelles, C.&lt;/author&gt;&lt;author&gt;Sánchez-Lozano, P.&lt;/author&gt;&lt;author&gt;Crespo, M. C.&lt;/author&gt;&lt;author&gt;Gil-Zamorano, J.&lt;/author&gt;&lt;author&gt;Ribacoba, R.&lt;/author&gt;&lt;author&gt;González, N.&lt;/author&gt;&lt;author&gt;Suárez, E.&lt;/author&gt;&lt;author&gt;Martínez-Descals, A.&lt;/author&gt;&lt;author&gt;Martínez-Camblor, P.&lt;/author&gt;&lt;author&gt;Álvarez, V.&lt;/author&gt;&lt;author&gt;Martín-Hernández, R.&lt;/author&gt;&lt;author&gt;Huerta-Ruíz, I.&lt;/author&gt;&lt;author&gt;González-García, I.&lt;/author&gt;&lt;author&gt;Cosgaya, J. M.&lt;/author&gt;&lt;author&gt;Visioli, F.&lt;/author&gt;&lt;author&gt;Dávalos, A.&lt;/author&gt;&lt;author&gt;Iglesias-Gutiérrez, E.&lt;/author&gt;&lt;author&gt;Tomás-Zapico, C.&lt;/author&gt;&lt;/authors&gt;&lt;/contributors&gt;&lt;titles&gt;&lt;title&gt;Circulating microRNAs in Huntington’s disease: Emerging mediators in metabolic impairment&lt;/title&gt;&lt;secondary-title&gt;Pharmacological Research&lt;/secondary-title&gt;&lt;/titles&gt;&lt;periodical&gt;&lt;full-title&gt;Pharmacological Research&lt;/full-title&gt;&lt;/periodical&gt;&lt;pages&gt;102-110&lt;/pages&gt;&lt;volume&gt;108&lt;/volume&gt;&lt;keywords&gt;&lt;keyword&gt;Huntington’s disease&lt;/keyword&gt;&lt;keyword&gt;microRNA&lt;/keyword&gt;&lt;keyword&gt;Circulating microRNA&lt;/keyword&gt;&lt;keyword&gt;Biomarker&lt;/keyword&gt;&lt;keyword&gt;Plasma&lt;/keyword&gt;&lt;keyword&gt;Metabolism&lt;/keyword&gt;&lt;/keywords&gt;&lt;dates&gt;&lt;year&gt;2016&lt;/year&gt;&lt;pub-dates&gt;&lt;date&gt;2016/06/01/&lt;/date&gt;&lt;/pub-dates&gt;&lt;/dates&gt;&lt;isbn&gt;1043-6618&lt;/isbn&gt;&lt;urls&gt;&lt;related-urls&gt;&lt;url&gt;http://www.sciencedirect.com/science/article/pii/S1043661816304005&lt;/url&gt;&lt;/related-urls&gt;&lt;/urls&gt;&lt;electronic-resource-num&gt;https://doi.org/10.1016/j.phrs.2016.05.005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íez-Planelles et al., 2016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44-3p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Regulation of fibrinogen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 xml:space="preserve"> FGF 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xperimentally validated target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rtes-Canteli&lt;/Author&gt;&lt;Year&gt;2012&lt;/Year&gt;&lt;RecNum&gt;158&lt;/RecNum&gt;&lt;DisplayText&gt;(Cortes-Canteli et al., 2012)&lt;/DisplayText&gt;&lt;record&gt;&lt;rec-number&gt;158&lt;/rec-number&gt;&lt;foreign-keys&gt;&lt;key app="EN" db-id="vssfexw0pwxrvjex9v15rtpva5fpf9rffvet" timestamp="1539657702"&gt;158&lt;/key&gt;&lt;/foreign-keys&gt;&lt;ref-type name="Journal Article"&gt;17&lt;/ref-type&gt;&lt;contributors&gt;&lt;authors&gt;&lt;author&gt;Cortes-Canteli, Marta&lt;/author&gt;&lt;author&gt;Zamolodchikov, Daria&lt;/author&gt;&lt;author&gt;Ahn, Hyung Jin&lt;/author&gt;&lt;author&gt;Strickland, Sidney&lt;/author&gt;&lt;author&gt;Norris, Erin H&lt;/author&gt;&lt;/authors&gt;&lt;/contributors&gt;&lt;titles&gt;&lt;title&gt;Fibrinogen and altered hemostasis in Alzheimer&amp;apos;s disease&lt;/title&gt;&lt;secondary-title&gt;Journal of Alzheimer&amp;apos;s Disease&lt;/secondary-title&gt;&lt;/titles&gt;&lt;periodical&gt;&lt;full-title&gt;Journal of Alzheimer&amp;apos;s Disease&lt;/full-title&gt;&lt;/periodical&gt;&lt;pages&gt;599-608&lt;/pages&gt;&lt;volume&gt;32&lt;/volume&gt;&lt;number&gt;3&lt;/number&gt;&lt;dates&gt;&lt;year&gt;2012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rtes-Canteli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45-5p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regulated in the bloo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øndergaard&lt;/Author&gt;&lt;Year&gt;2013&lt;/Year&gt;&lt;RecNum&gt;277&lt;/RecNum&gt;&lt;DisplayText&gt;(Søndergaard et al., 2013)&lt;/DisplayText&gt;&lt;record&gt;&lt;rec-number&gt;277&lt;/rec-number&gt;&lt;foreign-keys&gt;&lt;key app="EN" db-id="vssfexw0pwxrvjex9v15rtpva5fpf9rffvet" timestamp="1554311855"&gt;277&lt;/key&gt;&lt;/foreign-keys&gt;&lt;ref-type name="Journal Article"&gt;17&lt;/ref-type&gt;&lt;contributors&gt;&lt;authors&gt;&lt;author&gt;Søndergaard, Helle Bach&lt;/author&gt;&lt;author&gt;Hesse, Dan&lt;/author&gt;&lt;author&gt;Krakauer, Martin&lt;/author&gt;&lt;author&gt;Sørensen, Per Soelberg&lt;/author&gt;&lt;author&gt;Sellebjerg, Finn&lt;/author&gt;&lt;/authors&gt;&lt;/contributors&gt;&lt;titles&gt;&lt;title&gt;Differential microRNA expression in blood in multiple sclerosis&lt;/title&gt;&lt;secondary-title&gt;Multiple Sclerosis Journal&lt;/secondary-title&gt;&lt;/titles&gt;&lt;periodical&gt;&lt;full-title&gt;Multiple Sclerosis Journal&lt;/full-title&gt;&lt;/periodical&gt;&lt;pages&gt;1849-1857&lt;/pages&gt;&lt;volume&gt;19&lt;/volume&gt;&lt;number&gt;14&lt;/number&gt;&lt;dates&gt;&lt;year&gt;2013&lt;/year&gt;&lt;pub-dates&gt;&lt;date&gt;2013/12/01&lt;/date&gt;&lt;/pub-dates&gt;&lt;/dates&gt;&lt;publisher&gt;SAGE Publications Ltd STM&lt;/publisher&gt;&lt;isbn&gt;1352-4585&lt;/isbn&gt;&lt;urls&gt;&lt;related-urls&gt;&lt;url&gt;https://doi.org/10.1177/1352458513490542&lt;/url&gt;&lt;/related-urls&gt;&lt;/urls&gt;&lt;electronic-resource-num&gt;10.1177/1352458513490542&lt;/electronic-resource-num&gt;&lt;access-date&gt;2019/04/03&lt;/access-dat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øndergaard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46a 2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hippocampus of 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üller&lt;/Author&gt;&lt;Year&gt;2014&lt;/Year&gt;&lt;RecNum&gt;292&lt;/RecNum&gt;&lt;DisplayText&gt;(Müller et al., 2014)&lt;/DisplayText&gt;&lt;record&gt;&lt;rec-number&gt;292&lt;/rec-number&gt;&lt;foreign-keys&gt;&lt;key app="EN" db-id="vssfexw0pwxrvjex9v15rtpva5fpf9rffvet" timestamp="1554864342"&gt;292&lt;/key&gt;&lt;/foreign-keys&gt;&lt;ref-type name="Journal Article"&gt;17&lt;/ref-type&gt;&lt;contributors&gt;&lt;authors&gt;&lt;author&gt;Müller, Mareike&lt;/author&gt;&lt;author&gt;Kuiperij, H Bea&lt;/author&gt;&lt;author&gt;Claassen, Jurgen A&lt;/author&gt;&lt;author&gt;Küsters, Benno&lt;/author&gt;&lt;author&gt;Verbeek, Marcel M&lt;/author&gt;&lt;/authors&gt;&lt;/contributors&gt;&lt;titles&gt;&lt;title&gt;MicroRNAs in Alzheimer&amp;apos;s disease: differential expression in hippocampus and cell-free cerebrospinal fluid&lt;/title&gt;&lt;secondary-title&gt;Neurobiology of aging&lt;/secondary-title&gt;&lt;/titles&gt;&lt;periodical&gt;&lt;full-title&gt;Neurobiol Aging&lt;/full-title&gt;&lt;abbr-1&gt;Neurobiology of aging&lt;/abbr-1&gt;&lt;/periodical&gt;&lt;pages&gt;152-158&lt;/pages&gt;&lt;volume&gt;35&lt;/volume&gt;&lt;number&gt;1&lt;/number&gt;&lt;dates&gt;&lt;year&gt;2014&lt;/year&gt;&lt;/dates&gt;&lt;isbn&gt;0197-4580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üller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regulated in several areas of the brain of 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warbrick&lt;/Author&gt;&lt;Year&gt;2019&lt;/Year&gt;&lt;RecNum&gt;296&lt;/RecNum&gt;&lt;DisplayText&gt;(Swarbrick et al., 2019)&lt;/DisplayText&gt;&lt;record&gt;&lt;rec-number&gt;296&lt;/rec-number&gt;&lt;foreign-keys&gt;&lt;key app="EN" db-id="vssfexw0pwxrvjex9v15rtpva5fpf9rffvet" timestamp="1554867900"&gt;296&lt;/key&gt;&lt;/foreign-keys&gt;&lt;ref-type name="Journal Article"&gt;17&lt;/ref-type&gt;&lt;contributors&gt;&lt;authors&gt;&lt;author&gt;Swarbrick, Samantha&lt;/author&gt;&lt;author&gt;Wragg, N&lt;/author&gt;&lt;author&gt;Ghosh, S&lt;/author&gt;&lt;author&gt;Stolzing, Alexandra&lt;/author&gt;&lt;/authors&gt;&lt;/contributors&gt;&lt;titles&gt;&lt;title&gt;Systematic Review of miRNA as Biomarkers in Alzheimer’s Disease&lt;/title&gt;&lt;secondary-title&gt;Molecular neurobiology&lt;/secondary-title&gt;&lt;/titles&gt;&lt;periodical&gt;&lt;full-title&gt;Molecular neurobiology&lt;/full-title&gt;&lt;/periodical&gt;&lt;pages&gt;1-12&lt;/pages&gt;&lt;dates&gt;&lt;year&gt;2019&lt;/year&gt;&lt;/dates&gt;&lt;isbn&gt;0893-764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warbrick et al., 2019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plasma of 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Kiko&lt;/Author&gt;&lt;Year&gt;2014&lt;/Year&gt;&lt;RecNum&gt;291&lt;/RecNum&gt;&lt;DisplayText&gt;(Kiko et al., 2014)&lt;/DisplayText&gt;&lt;record&gt;&lt;rec-number&gt;291&lt;/rec-number&gt;&lt;foreign-keys&gt;&lt;key app="EN" db-id="vssfexw0pwxrvjex9v15rtpva5fpf9rffvet" timestamp="1554864123"&gt;291&lt;/key&gt;&lt;/foreign-keys&gt;&lt;ref-type name="Journal Article"&gt;17&lt;/ref-type&gt;&lt;contributors&gt;&lt;authors&gt;&lt;author&gt;Kiko, Takehiro&lt;/author&gt;&lt;author&gt;Nakagawa, Kiyotaka&lt;/author&gt;&lt;author&gt;Tsuduki, Tsuyoshi&lt;/author&gt;&lt;author&gt;Furukawa, Katsutoshi&lt;/author&gt;&lt;author&gt;Arai, Hiroyuki&lt;/author&gt;&lt;author&gt;Miyazawa, Teruo&lt;/author&gt;&lt;/authors&gt;&lt;/contributors&gt;&lt;titles&gt;&lt;title&gt;MicroRNAs in plasma and cerebrospinal fluid as potential markers for Alzheimer&amp;apos;s disease&lt;/title&gt;&lt;secondary-title&gt;Journal of Alzheimer&amp;apos;s Disease&lt;/secondary-title&gt;&lt;/titles&gt;&lt;periodical&gt;&lt;full-title&gt;Journal of Alzheimer&amp;apos;s Disease&lt;/full-title&gt;&lt;/periodical&gt;&lt;pages&gt;253-259&lt;/pages&gt;&lt;volume&gt;39&lt;/volume&gt;&lt;number&gt;2&lt;/number&gt;&lt;dates&gt;&lt;year&gt;2014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iko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Alexandrov&lt;/Author&gt;&lt;Year&gt;2012&lt;/Year&gt;&lt;RecNum&gt;272&lt;/RecNum&gt;&lt;DisplayText&gt;(Alexandrov et al., 2012)&lt;/DisplayText&gt;&lt;record&gt;&lt;rec-number&gt;272&lt;/rec-number&gt;&lt;foreign-keys&gt;&lt;key app="EN" db-id="vssfexw0pwxrvjex9v15rtpva5fpf9rffvet" timestamp="1554309922"&gt;272&lt;/key&gt;&lt;/foreign-keys&gt;&lt;ref-type name="Journal Article"&gt;17&lt;/ref-type&gt;&lt;contributors&gt;&lt;authors&gt;&lt;author&gt;Alexandrov, Peter N.&lt;/author&gt;&lt;author&gt;Dua, Prerna&lt;/author&gt;&lt;author&gt;Hill, James M.&lt;/author&gt;&lt;author&gt;Bhattacharjee, Surjyadipta&lt;/author&gt;&lt;author&gt;Zhao, Yuhai&lt;/author&gt;&lt;author&gt;Lukiw, Walter J.&lt;/author&gt;&lt;/authors&gt;&lt;/contributors&gt;&lt;titles&gt;&lt;title&gt;microRNA (miRNA) speciation in Alzheimer&amp;apos;s disease (AD) cerebrospinal fluid (CSF) and extracellular fluid (ECF)&lt;/title&gt;&lt;secondary-title&gt;International journal of biochemistry and molecular biology&lt;/secondary-title&gt;&lt;/titles&gt;&lt;periodical&gt;&lt;full-title&gt;International journal of biochemistry and molecular biology&lt;/full-title&gt;&lt;/periodical&gt;&lt;pages&gt;365-373&lt;/pages&gt;&lt;volume&gt;3&lt;/volume&gt;&lt;number&gt;4&lt;/number&gt;&lt;dates&gt;&lt;year&gt;2012&lt;/year&gt;&lt;/dates&gt;&lt;publisher&gt;e-Century Publishing Corporation&lt;/publisher&gt;&lt;isbn&gt;2152-4114&lt;/isbn&gt;&lt;accession-num&gt;23301201&lt;/accession-num&gt;&lt;urls&gt;&lt;related-urls&gt;&lt;url&gt;https://www.ncbi.nlm.nih.gov/pubmed/23301201&lt;/url&gt;&lt;url&gt;https://www.ncbi.nlm.nih.gov/pmc/PMC3533883/&lt;/url&gt;&lt;/related-urls&gt;&lt;/urls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exandrov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the complement factor H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CFH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nd the Toll-like receptor 4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TLR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Pienimaeki</w:instrText>
            </w:r>
            <w:r w:rsidRPr="00416DC7">
              <w:rPr>
                <w:rFonts w:ascii="Cambria Math" w:hAnsi="Cambria Math" w:cs="Cambria Math"/>
                <w:sz w:val="20"/>
                <w:szCs w:val="20"/>
                <w:lang w:val="en-GB"/>
              </w:rPr>
              <w:instrText>‐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>Roemer&lt;/Author&gt;&lt;Year&gt;2017&lt;/Year&gt;&lt;RecNum&gt;153&lt;/RecNum&gt;&lt;DisplayText&gt;(Pienimaeki</w:instrText>
            </w:r>
            <w:r w:rsidRPr="00416DC7">
              <w:rPr>
                <w:rFonts w:ascii="Cambria Math" w:hAnsi="Cambria Math" w:cs="Cambria Math"/>
                <w:sz w:val="20"/>
                <w:szCs w:val="20"/>
                <w:lang w:val="en-GB"/>
              </w:rPr>
              <w:instrText>‐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>Roemer et al., 2017)&lt;/DisplayText&gt;&lt;record&gt;&lt;rec-number&gt;153&lt;/rec-number&gt;&lt;foreign-keys&gt;&lt;key app="EN" db-id="vssfexw0pwxrvjex9v15rtpva5fpf9rffvet" timestamp="1539657208"&gt;153&lt;/key&gt;&lt;/foreign-keys&gt;&lt;ref-type name="Journal Article"&gt;17&lt;/ref-type&gt;&lt;contributors&gt;&lt;authors&gt;&lt;author&gt;Pienimaeki</w:instrText>
            </w:r>
            <w:r w:rsidRPr="00416DC7">
              <w:rPr>
                <w:rFonts w:ascii="Cambria Math" w:hAnsi="Cambria Math" w:cs="Cambria Math"/>
                <w:sz w:val="20"/>
                <w:szCs w:val="20"/>
                <w:lang w:val="en-GB"/>
              </w:rPr>
              <w:instrText>‐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>Roemer, Annika&lt;/author&gt;&lt;author&gt;Konovalova, Tatiana&lt;/author&gt;&lt;author&gt;Musri, Melina M&lt;/author&gt;&lt;author&gt;Sigruener, Alexander&lt;/author&gt;&lt;author&gt;Boettcher, Alfred&lt;/author&gt;&lt;author&gt;Meister, Gunter&lt;/author&gt;&lt;author&gt;Schmitz, Gerd&lt;/author&gt;&lt;/authors&gt;&lt;/contributors&gt;&lt;titles&gt;&lt;title&gt;Transcriptomic profiling of platelet senescence and platelet extracellular vesicles&lt;/title&gt;&lt;secondary-title&gt;Transfusion&lt;/secondary-title&gt;&lt;/titles&gt;&lt;periodical&gt;&lt;full-title&gt;Transfusion&lt;/full-title&gt;&lt;/periodical&gt;&lt;pages&gt;144-156&lt;/pages&gt;&lt;volume&gt;57&lt;/volume&gt;&lt;number&gt;1&lt;/number&gt;&lt;dates&gt;&lt;year&gt;2017&lt;/year&gt;&lt;/dates&gt;&lt;isbn&gt;0041-113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ienimaeki</w:t>
            </w:r>
            <w:r w:rsidRPr="00416DC7">
              <w:rPr>
                <w:rFonts w:ascii="Cambria Math" w:hAnsi="Cambria Math" w:cs="Cambria Math"/>
                <w:sz w:val="20"/>
                <w:szCs w:val="20"/>
                <w:lang w:val="en-GB"/>
              </w:rPr>
              <w:t>‐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Roemer et al., 201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 blood of patients potential PD-specific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NA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signature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aggiu&lt;/Author&gt;&lt;Year&gt;2018&lt;/Year&gt;&lt;RecNum&gt;276&lt;/RecNum&gt;&lt;DisplayText&gt;(Caggiu et al., 2018)&lt;/DisplayText&gt;&lt;record&gt;&lt;rec-number&gt;276&lt;/rec-number&gt;&lt;foreign-keys&gt;&lt;key app="EN" db-id="vssfexw0pwxrvjex9v15rtpva5fpf9rffvet" timestamp="1554311083"&gt;276&lt;/key&gt;&lt;/foreign-keys&gt;&lt;ref-type name="Journal Article"&gt;17&lt;/ref-type&gt;&lt;contributors&gt;&lt;authors&gt;&lt;author&gt;Caggiu, Elisa&lt;/author&gt;&lt;author&gt;Paulus, Kai&lt;/author&gt;&lt;author&gt;Mameli, Giuseppe&lt;/author&gt;&lt;author&gt;Arru, Giannina&lt;/author&gt;&lt;author&gt;Sechi, Gian Pietro&lt;/author&gt;&lt;author&gt;Sechi, Leonardo A.&lt;/author&gt;&lt;/authors&gt;&lt;/contributors&gt;&lt;titles&gt;&lt;title&gt;Differential expression of miRNA 155 and miRNA 146a in Parkinson&amp;apos;s disease patients&lt;/title&gt;&lt;secondary-title&gt;eNeurologicalSci&lt;/secondary-title&gt;&lt;/titles&gt;&lt;periodical&gt;&lt;full-title&gt;eNeurologicalSci&lt;/full-title&gt;&lt;/periodical&gt;&lt;pages&gt;1-4&lt;/pages&gt;&lt;volume&gt;13&lt;/volume&gt;&lt;dates&gt;&lt;year&gt;2018&lt;/year&gt;&lt;/dates&gt;&lt;publisher&gt;Elsevier&lt;/publisher&gt;&lt;isbn&gt;2405-6502&lt;/isbn&gt;&lt;accession-num&gt;30255159&lt;/accession-num&gt;&lt;urls&gt;&lt;related-urls&gt;&lt;url&gt;https://www.ncbi.nlm.nih.gov/pubmed/30255159&lt;/url&gt;&lt;url&gt;https://www.ncbi.nlm.nih.gov/pmc/PMC6149197/&lt;/url&gt;&lt;/related-urls&gt;&lt;/urls&gt;&lt;electronic-resource-num&gt;10.1016/j.ensci.2018.09.002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aggiu et al., 201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spinal cord of patients. Regulation of  the low MW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neurofilament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NFL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De Felice&lt;/Author&gt;&lt;Year&gt;2012&lt;/Year&gt;&lt;RecNum&gt;186&lt;/RecNum&gt;&lt;DisplayText&gt;(De Felice et al., 2012)&lt;/DisplayText&gt;&lt;record&gt;&lt;rec-number&gt;186&lt;/rec-number&gt;&lt;foreign-keys&gt;&lt;key app="EN" db-id="vssfexw0pwxrvjex9v15rtpva5fpf9rffvet" timestamp="1541791139"&gt;186&lt;/key&gt;&lt;/foreign-keys&gt;&lt;ref-type name="Journal Article"&gt;17&lt;/ref-type&gt;&lt;contributors&gt;&lt;authors&gt;&lt;author&gt;De Felice, Bruna&lt;/author&gt;&lt;author&gt;Guida, Marco&lt;/author&gt;&lt;author&gt;Guida, Maurizio&lt;/author&gt;&lt;author&gt;Coppola, Cinzia&lt;/author&gt;&lt;author&gt;De Mieri, Giovanna&lt;/author&gt;&lt;author&gt;Cotrufo, Roberto&lt;/author&gt;&lt;/authors&gt;&lt;/contributors&gt;&lt;titles&gt;&lt;title&gt;A miRNA signature in leukocytes from sporadic amyotrophic lateral sclerosis&lt;/title&gt;&lt;secondary-title&gt;Gene&lt;/secondary-title&gt;&lt;/titles&gt;&lt;periodical&gt;&lt;full-title&gt;Gene&lt;/full-title&gt;&lt;/periodical&gt;&lt;pages&gt;35-40&lt;/pages&gt;&lt;volume&gt;508&lt;/volume&gt;&lt;number&gt;1&lt;/number&gt;&lt;dates&gt;&lt;year&gt;2012&lt;/year&gt;&lt;/dates&gt;&lt;isbn&gt;0378-1119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 Felice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CD14+ CD16− monocyte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utovsky&lt;/Author&gt;&lt;Year&gt;2012&lt;/Year&gt;&lt;RecNum&gt;187&lt;/RecNum&gt;&lt;DisplayText&gt;(Butovsky et al., 2012)&lt;/DisplayText&gt;&lt;record&gt;&lt;rec-number&gt;187&lt;/rec-number&gt;&lt;foreign-keys&gt;&lt;key app="EN" db-id="vssfexw0pwxrvjex9v15rtpva5fpf9rffvet" timestamp="1541791180"&gt;187&lt;/key&gt;&lt;/foreign-keys&gt;&lt;ref-type name="Journal Article"&gt;17&lt;/ref-type&gt;&lt;contributors&gt;&lt;authors&gt;&lt;author&gt;Butovsky, Oleg&lt;/author&gt;&lt;author&gt;Siddiqui, Shafiuddin&lt;/author&gt;&lt;author&gt;Gabriely, Galina&lt;/author&gt;&lt;author&gt;Lanser, Amanda J&lt;/author&gt;&lt;author&gt;Dake, Ben&lt;/author&gt;&lt;author&gt;Murugaiyan, Gopal&lt;/author&gt;&lt;author&gt;Doykan, Camille E&lt;/author&gt;&lt;author&gt;Wu, Pauline M&lt;/author&gt;&lt;author&gt;Gali, Reddy R&lt;/author&gt;&lt;author&gt;Iyer, Lakshmanan K&lt;/author&gt;&lt;/authors&gt;&lt;/contributors&gt;&lt;titles&gt;&lt;title&gt;Modulating inflammatory monocytes with a unique microRNA gene signature ameliorates murine ALS&lt;/title&gt;&lt;secondary-title&gt;The Journal of clinical investigation&lt;/secondary-title&gt;&lt;/titles&gt;&lt;periodical&gt;&lt;full-title&gt;The Journal of Clinical Investigation&lt;/full-title&gt;&lt;/periodical&gt;&lt;pages&gt;3063-3087&lt;/pages&gt;&lt;volume&gt;122&lt;/volume&gt;&lt;number&gt;9&lt;/number&gt;&lt;dates&gt;&lt;year&gt;2012&lt;/year&gt;&lt;/dates&gt;&lt;isbn&gt;0021-973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utovsky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46b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spinal cord of patients.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Koval&lt;/Author&gt;&lt;Year&gt;2013&lt;/Year&gt;&lt;RecNum&gt;294&lt;/RecNum&gt;&lt;DisplayText&gt;(Koval et al., 2013)&lt;/DisplayText&gt;&lt;record&gt;&lt;rec-number&gt;294&lt;/rec-number&gt;&lt;foreign-keys&gt;&lt;key app="EN" db-id="vssfexw0pwxrvjex9v15rtpva5fpf9rffvet" timestamp="1554866384"&gt;294&lt;/key&gt;&lt;/foreign-keys&gt;&lt;ref-type name="Journal Article"&gt;17&lt;/ref-type&gt;&lt;contributors&gt;&lt;authors&gt;&lt;author&gt;Koval, Erica D&lt;/author&gt;&lt;author&gt;Shaner, Carey&lt;/author&gt;&lt;author&gt;Zhang, Peter&lt;/author&gt;&lt;author&gt;du Maine, Xavier&lt;/author&gt;&lt;author&gt;Fischer, Kimberlee&lt;/author&gt;&lt;author&gt;Tay, Jia&lt;/author&gt;&lt;author&gt;Chau, B Nelson&lt;/author&gt;&lt;author&gt;Wu, Gregory F&lt;/author&gt;&lt;author&gt;Miller, Timothy M&lt;/author&gt;&lt;/authors&gt;&lt;/contributors&gt;&lt;titles&gt;&lt;title&gt;Method for widespread microRNA-155 inhibition prolongs survival in ALS-model mice&lt;/title&gt;&lt;secondary-title&gt;Human molecular genetics&lt;/secondary-title&gt;&lt;/titles&gt;&lt;periodical&gt;&lt;full-title&gt;Human molecular genetics&lt;/full-title&gt;&lt;/periodical&gt;&lt;pages&gt;4127-4135&lt;/pages&gt;&lt;volume&gt;22&lt;/volume&gt;&lt;number&gt;20&lt;/number&gt;&lt;dates&gt;&lt;year&gt;2013&lt;/year&gt;&lt;/dates&gt;&lt;isbn&gt;1460-208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oval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55 2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APP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ciotta Rolandin&lt;/Author&gt;&lt;Year&gt;2013&lt;/Year&gt;&lt;RecNum&gt;157&lt;/RecNum&gt;&lt;DisplayText&gt;(Maciotta Rolandin et al., 2013)&lt;/DisplayText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ciotta Rolandi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Alexandrov&lt;/Author&gt;&lt;Year&gt;2012&lt;/Year&gt;&lt;RecNum&gt;272&lt;/RecNum&gt;&lt;DisplayText&gt;(Alexandrov et al., 2012)&lt;/DisplayText&gt;&lt;record&gt;&lt;rec-number&gt;272&lt;/rec-number&gt;&lt;foreign-keys&gt;&lt;key app="EN" db-id="vssfexw0pwxrvjex9v15rtpva5fpf9rffvet" timestamp="1554309922"&gt;272&lt;/key&gt;&lt;/foreign-keys&gt;&lt;ref-type name="Journal Article"&gt;17&lt;/ref-type&gt;&lt;contributors&gt;&lt;authors&gt;&lt;author&gt;Alexandrov, Peter N.&lt;/author&gt;&lt;author&gt;Dua, Prerna&lt;/author&gt;&lt;author&gt;Hill, James M.&lt;/author&gt;&lt;author&gt;Bhattacharjee, Surjyadipta&lt;/author&gt;&lt;author&gt;Zhao, Yuhai&lt;/author&gt;&lt;author&gt;Lukiw, Walter J.&lt;/author&gt;&lt;/authors&gt;&lt;/contributors&gt;&lt;titles&gt;&lt;title&gt;microRNA (miRNA) speciation in Alzheimer&amp;apos;s disease (AD) cerebrospinal fluid (CSF) and extracellular fluid (ECF)&lt;/title&gt;&lt;secondary-title&gt;International journal of biochemistry and molecular biology&lt;/secondary-title&gt;&lt;/titles&gt;&lt;periodical&gt;&lt;full-title&gt;International journal of biochemistry and molecular biology&lt;/full-title&gt;&lt;/periodical&gt;&lt;pages&gt;365-373&lt;/pages&gt;&lt;volume&gt;3&lt;/volume&gt;&lt;number&gt;4&lt;/number&gt;&lt;dates&gt;&lt;year&gt;2012&lt;/year&gt;&lt;/dates&gt;&lt;publisher&gt;e-Century Publishing Corporation&lt;/publisher&gt;&lt;isbn&gt;2152-4114&lt;/isbn&gt;&lt;accession-num&gt;23301201&lt;/accession-num&gt;&lt;urls&gt;&lt;related-urls&gt;&lt;url&gt;https://www.ncbi.nlm.nih.gov/pubmed/23301201&lt;/url&gt;&lt;url&gt;https://www.ncbi.nlm.nih.gov/pmc/PMC3533883/&lt;/url&gt;&lt;/related-urls&gt;&lt;/urls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exandrov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</w:t>
            </w:r>
            <w:proofErr w:type="gram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  blood</w:t>
            </w:r>
            <w:proofErr w:type="gram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of patients. Good candidate as a disease progression biomarker. Promising as target for anti-inflammatory therapy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aggiu&lt;/Author&gt;&lt;Year&gt;2018&lt;/Year&gt;&lt;RecNum&gt;276&lt;/RecNum&gt;&lt;DisplayText&gt;(Caggiu et al., 2018)&lt;/DisplayText&gt;&lt;record&gt;&lt;rec-number&gt;276&lt;/rec-number&gt;&lt;foreign-keys&gt;&lt;key app="EN" db-id="vssfexw0pwxrvjex9v15rtpva5fpf9rffvet" timestamp="1554311083"&gt;276&lt;/key&gt;&lt;/foreign-keys&gt;&lt;ref-type name="Journal Article"&gt;17&lt;/ref-type&gt;&lt;contributors&gt;&lt;authors&gt;&lt;author&gt;Caggiu, Elisa&lt;/author&gt;&lt;author&gt;Paulus, Kai&lt;/author&gt;&lt;author&gt;Mameli, Giuseppe&lt;/author&gt;&lt;author&gt;Arru, Giannina&lt;/author&gt;&lt;author&gt;Sechi, Gian Pietro&lt;/author&gt;&lt;author&gt;Sechi, Leonardo A.&lt;/author&gt;&lt;/authors&gt;&lt;/contributors&gt;&lt;titles&gt;&lt;title&gt;Differential expression of miRNA 155 and miRNA 146a in Parkinson&amp;apos;s disease patients&lt;/title&gt;&lt;secondary-title&gt;eNeurologicalSci&lt;/secondary-title&gt;&lt;/titles&gt;&lt;periodical&gt;&lt;full-title&gt;eNeurologicalSci&lt;/full-title&gt;&lt;/periodical&gt;&lt;pages&gt;1-4&lt;/pages&gt;&lt;volume&gt;13&lt;/volume&gt;&lt;dates&gt;&lt;year&gt;2018&lt;/year&gt;&lt;/dates&gt;&lt;publisher&gt;Elsevier&lt;/publisher&gt;&lt;isbn&gt;2405-6502&lt;/isbn&gt;&lt;accession-num&gt;30255159&lt;/accession-num&gt;&lt;urls&gt;&lt;related-urls&gt;&lt;url&gt;https://www.ncbi.nlm.nih.gov/pubmed/30255159&lt;/url&gt;&lt;url&gt;https://www.ncbi.nlm.nih.gov/pmc/PMC6149197/&lt;/url&gt;&lt;/related-urls&gt;&lt;/urls&gt;&lt;electronic-resource-num&gt;10.1016/j.ensci.2018.09.002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aggiu et al., 201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brain and plasma of patients. Regulation of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CD4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in astrocytes and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oligodedrocytes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Jagot&lt;/Author&gt;&lt;Year&gt;2016&lt;/Year&gt;&lt;RecNum&gt;226&lt;/RecNum&gt;&lt;DisplayText&gt;(Jagot and Davoust, 2016)&lt;/DisplayText&gt;&lt;record&gt;&lt;rec-number&gt;226&lt;/rec-number&gt;&lt;foreign-keys&gt;&lt;key app="EN" db-id="vssfexw0pwxrvjex9v15rtpva5fpf9rffvet" timestamp="1546657009"&gt;226&lt;/key&gt;&lt;/foreign-keys&gt;&lt;ref-type name="Journal Article"&gt;17&lt;/ref-type&gt;&lt;contributors&gt;&lt;authors&gt;&lt;author&gt;Jagot, Ferdinand&lt;/author&gt;&lt;author&gt;Davoust, Nathalie&lt;/author&gt;&lt;/authors&gt;&lt;/contributors&gt;&lt;titles&gt;&lt;title&gt;Is it worth considering circulating microRNAs in multiple sclerosis?&lt;/title&gt;&lt;secondary-title&gt;Frontiers in immunology&lt;/secondary-title&gt;&lt;/titles&gt;&lt;periodical&gt;&lt;full-title&gt;Frontiers in immunology&lt;/full-title&gt;&lt;/periodical&gt;&lt;pages&gt;129&lt;/pages&gt;&lt;volume&gt;7&lt;/volume&gt;&lt;dates&gt;&lt;year&gt;2016&lt;/year&gt;&lt;/dates&gt;&lt;isbn&gt;1664-322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agot and Davoust, 2016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spinal cord of patients. Potential therapeutic target.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Koval&lt;/Author&gt;&lt;Year&gt;2013&lt;/Year&gt;&lt;RecNum&gt;294&lt;/RecNum&gt;&lt;DisplayText&gt;(Koval et al., 2013)&lt;/DisplayText&gt;&lt;record&gt;&lt;rec-number&gt;294&lt;/rec-number&gt;&lt;foreign-keys&gt;&lt;key app="EN" db-id="vssfexw0pwxrvjex9v15rtpva5fpf9rffvet" timestamp="1554866384"&gt;294&lt;/key&gt;&lt;/foreign-keys&gt;&lt;ref-type name="Journal Article"&gt;17&lt;/ref-type&gt;&lt;contributors&gt;&lt;authors&gt;&lt;author&gt;Koval, Erica D&lt;/author&gt;&lt;author&gt;Shaner, Carey&lt;/author&gt;&lt;author&gt;Zhang, Peter&lt;/author&gt;&lt;author&gt;du Maine, Xavier&lt;/author&gt;&lt;author&gt;Fischer, Kimberlee&lt;/author&gt;&lt;author&gt;Tay, Jia&lt;/author&gt;&lt;author&gt;Chau, B Nelson&lt;/author&gt;&lt;author&gt;Wu, Gregory F&lt;/author&gt;&lt;author&gt;Miller, Timothy M&lt;/author&gt;&lt;/authors&gt;&lt;/contributors&gt;&lt;titles&gt;&lt;title&gt;Method for widespread microRNA-155 inhibition prolongs survival in ALS-model mice&lt;/title&gt;&lt;secondary-title&gt;Human molecular genetics&lt;/secondary-title&gt;&lt;/titles&gt;&lt;periodical&gt;&lt;full-title&gt;Human molecular genetics&lt;/full-title&gt;&lt;/periodical&gt;&lt;pages&gt;4127-4135&lt;/pages&gt;&lt;volume&gt;22&lt;/volume&gt;&lt;number&gt;20&lt;/number&gt;&lt;dates&gt;&lt;year&gt;2013&lt;/year&gt;&lt;/dates&gt;&lt;isbn&gt;1460-208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oval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CD14+ CD16− monocyte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utovsky&lt;/Author&gt;&lt;Year&gt;2012&lt;/Year&gt;&lt;RecNum&gt;187&lt;/RecNum&gt;&lt;DisplayText&gt;(Butovsky et al., 2012)&lt;/DisplayText&gt;&lt;record&gt;&lt;rec-number&gt;187&lt;/rec-number&gt;&lt;foreign-keys&gt;&lt;key app="EN" db-id="vssfexw0pwxrvjex9v15rtpva5fpf9rffvet" timestamp="1541791180"&gt;187&lt;/key&gt;&lt;/foreign-keys&gt;&lt;ref-type name="Journal Article"&gt;17&lt;/ref-type&gt;&lt;contributors&gt;&lt;authors&gt;&lt;author&gt;Butovsky, Oleg&lt;/author&gt;&lt;author&gt;Siddiqui, Shafiuddin&lt;/author&gt;&lt;author&gt;Gabriely, Galina&lt;/author&gt;&lt;author&gt;Lanser, Amanda J&lt;/author&gt;&lt;author&gt;Dake, Ben&lt;/author&gt;&lt;author&gt;Murugaiyan, Gopal&lt;/author&gt;&lt;author&gt;Doykan, Camille E&lt;/author&gt;&lt;author&gt;Wu, Pauline M&lt;/author&gt;&lt;author&gt;Gali, Reddy R&lt;/author&gt;&lt;author&gt;Iyer, Lakshmanan K&lt;/author&gt;&lt;/authors&gt;&lt;/contributors&gt;&lt;titles&gt;&lt;title&gt;Modulating inflammatory monocytes with a unique microRNA gene signature ameliorates murine ALS&lt;/title&gt;&lt;secondary-title&gt;The Journal of clinical investigation&lt;/secondary-title&gt;&lt;/titles&gt;&lt;periodical&gt;&lt;full-title&gt;The Journal of Clinical Investigation&lt;/full-title&gt;&lt;/periodical&gt;&lt;pages&gt;3063-3087&lt;/pages&gt;&lt;volume&gt;122&lt;/volume&gt;&lt;number&gt;9&lt;/number&gt;&lt;dates&gt;&lt;year&gt;2012&lt;/year&gt;&lt;/dates&gt;&lt;isbn&gt;0021-973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utovsky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5a/b 2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yperphosphorylation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of Tau protein through up-regulation of ERK kinase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Hébert&lt;/Author&gt;&lt;Year&gt;2010&lt;/Year&gt;&lt;RecNum&gt;165&lt;/RecNum&gt;&lt;DisplayText&gt;(Hébert et al., 2010)&lt;/DisplayText&gt;&lt;record&gt;&lt;rec-number&gt;165&lt;/rec-number&gt;&lt;foreign-keys&gt;&lt;key app="EN" db-id="vssfexw0pwxrvjex9v15rtpva5fpf9rffvet" timestamp="1541788215"&gt;165&lt;/key&gt;&lt;/foreign-keys&gt;&lt;ref-type name="Journal Article"&gt;17&lt;/ref-type&gt;&lt;contributors&gt;&lt;authors&gt;&lt;author&gt;Hébert, Sébastien S&lt;/author&gt;&lt;author&gt;Papadopoulou, Aikaterini S&lt;/author&gt;&lt;author&gt;Smith, Pascal&lt;/author&gt;&lt;author&gt;Galas, Marie-Christine&lt;/author&gt;&lt;author&gt;Planel, Emmanuel&lt;/author&gt;&lt;author&gt;Silahtaroglu, Asli N&lt;/author&gt;&lt;author&gt;Sergeant, Nicolas&lt;/author&gt;&lt;author&gt;Buée, Luc&lt;/author&gt;&lt;author&gt;De Strooper, Bart&lt;/author&gt;&lt;/authors&gt;&lt;/contributors&gt;&lt;titles&gt;&lt;title&gt;Genetic ablation of Dicer in adult forebrain neurons results in abnormal tau hyperphosphorylation and neurodegeneration&lt;/title&gt;&lt;secondary-title&gt;Human molecular genetics&lt;/secondary-title&gt;&lt;/titles&gt;&lt;periodical&gt;&lt;full-title&gt;Human molecular genetics&lt;/full-title&gt;&lt;/periodical&gt;&lt;pages&gt;3959-3969&lt;/pages&gt;&lt;volume&gt;19&lt;/volume&gt;&lt;number&gt;20&lt;/number&gt;&lt;dates&gt;&lt;year&gt;2010&lt;/year&gt;&lt;/dates&gt;&lt;isbn&gt;1460-208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ébert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the plasma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Wang&lt;/Author&gt;&lt;Year&gt;2011&lt;/Year&gt;&lt;RecNum&gt;286&lt;/RecNum&gt;&lt;DisplayText&gt;(Wang et al., 2011)&lt;/DisplayText&gt;&lt;record&gt;&lt;rec-number&gt;286&lt;/rec-number&gt;&lt;foreign-keys&gt;&lt;key app="EN" db-id="vssfexw0pwxrvjex9v15rtpva5fpf9rffvet" timestamp="1554861764"&gt;286&lt;/key&gt;&lt;/foreign-keys&gt;&lt;ref-type name="Journal Article"&gt;17&lt;/ref-type&gt;&lt;contributors&gt;&lt;authors&gt;&lt;author&gt;Wang, Wang-Xia&lt;/author&gt;&lt;author&gt;Huang, Qingwei&lt;/author&gt;&lt;author&gt;Hu, Yanling&lt;/author&gt;&lt;author&gt;Stromberg, Arnold J&lt;/author&gt;&lt;author&gt;Nelson, Peter T&lt;/author&gt;&lt;/authors&gt;&lt;/contributors&gt;&lt;titles&gt;&lt;title&gt;Patterns of microRNA expression in normal and early Alzheimer’s disease human temporal cortex: white matter versus gray matter&lt;/title&gt;&lt;secondary-title&gt;Acta neuropathologica&lt;/secondary-title&gt;&lt;/titles&gt;&lt;periodical&gt;&lt;full-title&gt;Acta Neuropathol&lt;/full-title&gt;&lt;abbr-1&gt;Acta neuropathologica&lt;/abbr-1&gt;&lt;/periodical&gt;&lt;pages&gt;193-205&lt;/pages&gt;&lt;volume&gt;121&lt;/volume&gt;&lt;number&gt;2&lt;/number&gt;&lt;dates&gt;&lt;year&gt;2011&lt;/year&gt;&lt;/dates&gt;&lt;isbn&gt;0001-632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ang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otential informative biomarker to distinguish relapsing-remitting from progressive M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Ebrahimkhani&lt;/Author&gt;&lt;Year&gt;2017&lt;/Year&gt;&lt;RecNum&gt;227&lt;/RecNum&gt;&lt;DisplayText&gt;(Ebrahimkhani et al., 2017)&lt;/DisplayText&gt;&lt;record&gt;&lt;rec-number&gt;227&lt;/rec-number&gt;&lt;foreign-keys&gt;&lt;key app="EN" db-id="vssfexw0pwxrvjex9v15rtpva5fpf9rffvet" timestamp="1546657071"&gt;227&lt;/key&gt;&lt;/foreign-keys&gt;&lt;ref-type name="Journal Article"&gt;17&lt;/ref-type&gt;&lt;contributors&gt;&lt;authors&gt;&lt;author&gt;Ebrahimkhani, Saeideh&lt;/author&gt;&lt;author&gt;Vafaee, Fatemeh&lt;/author&gt;&lt;author&gt;Young, Paul E&lt;/author&gt;&lt;author&gt;Hur, Suzy SJ&lt;/author&gt;&lt;author&gt;Hawke, Simon&lt;/author&gt;&lt;author&gt;Devenney, Emma&lt;/author&gt;&lt;author&gt;Beadnall, Heidi&lt;/author&gt;&lt;author&gt;Barnett, Michael H&lt;/author&gt;&lt;author&gt;Suter, Catherine M&lt;/author&gt;&lt;author&gt;Buckland, Michael E&lt;/author&gt;&lt;/authors&gt;&lt;/contributors&gt;&lt;titles&gt;&lt;title&gt;Exosomal microRNA signatures in multiple sclerosis reflect disease status&lt;/title&gt;&lt;secondary-title&gt;Scientific Reports&lt;/secondary-title&gt;&lt;/titles&gt;&lt;periodical&gt;&lt;full-title&gt;Scientific Reports&lt;/full-title&gt;&lt;/periodical&gt;&lt;pages&gt;14293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brahimkhani et al., 201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redicted regulation of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e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fibroblast growth factor-2 and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inesin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family member 1B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Fenoglio&lt;/Author&gt;&lt;Year&gt;2012&lt;/Year&gt;&lt;RecNum&gt;280&lt;/RecNum&gt;&lt;DisplayText&gt;(Fenoglio et al., 2012)&lt;/DisplayText&gt;&lt;record&gt;&lt;rec-number&gt;280&lt;/rec-number&gt;&lt;foreign-keys&gt;&lt;key app="EN" db-id="vssfexw0pwxrvjex9v15rtpva5fpf9rffvet" timestamp="1554312148"&gt;280&lt;/key&gt;&lt;/foreign-keys&gt;&lt;ref-type name="Journal Article"&gt;17&lt;/ref-type&gt;&lt;contributors&gt;&lt;authors&gt;&lt;author&gt;Fenoglio, Chiara&lt;/author&gt;&lt;author&gt;Ridolfi, Elisa&lt;/author&gt;&lt;author&gt;Galimberti, Daniela&lt;/author&gt;&lt;author&gt;Scarpini, Elio&lt;/author&gt;&lt;/authors&gt;&lt;/contributors&gt;&lt;titles&gt;&lt;title&gt;MicroRNAs as active players in the pathogenesis of multiple sclerosis&lt;/title&gt;&lt;secondary-title&gt;International journal of molecular sciences&lt;/secondary-title&gt;&lt;/titles&gt;&lt;periodical&gt;&lt;full-title&gt;International journal of molecular sciences&lt;/full-title&gt;&lt;/periodical&gt;&lt;pages&gt;13227-13239&lt;/pages&gt;&lt;volume&gt;13&lt;/volume&gt;&lt;number&gt;10&lt;/number&gt;&lt;dates&gt;&lt;year&gt;2012&lt;/year&gt;&lt;/dates&gt;&lt;publisher&gt;Molecular Diversity Preservation International (MDPI)&lt;/publisher&gt;&lt;isbn&gt;1422-0067&lt;/isbn&gt;&lt;accession-num&gt;23202949&lt;/accession-num&gt;&lt;urls&gt;&lt;related-urls&gt;&lt;url&gt;https://www.ncbi.nlm.nih.gov/pubmed/23202949&lt;/url&gt;&lt;url&gt;https://www.ncbi.nlm.nih.gov/pmc/PMC3497323/&lt;/url&gt;&lt;/related-urls&gt;&lt;/urls&gt;&lt;electronic-resource-num&gt;10.3390/ijms131013227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Fenoglio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16 2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APP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ciotta Rolandin&lt;/Author&gt;&lt;Year&gt;2013&lt;/Year&gt;&lt;RecNum&gt;157&lt;/RecNum&gt;&lt;DisplayText&gt;(Maciotta Rolandin et al., 2013)&lt;/DisplayText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ciotta Rolandi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blood of levodopa treate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gis&lt;/Author&gt;&lt;Year&gt;2011&lt;/Year&gt;&lt;RecNum&gt;275&lt;/RecNum&gt;&lt;DisplayText&gt;(Margis et al., 2011)&lt;/DisplayText&gt;&lt;record&gt;&lt;rec-number&gt;275&lt;/rec-number&gt;&lt;foreign-keys&gt;&lt;key app="EN" db-id="vssfexw0pwxrvjex9v15rtpva5fpf9rffvet" timestamp="1554310928"&gt;275&lt;/key&gt;&lt;/foreign-keys&gt;&lt;ref-type name="Journal Article"&gt;17&lt;/ref-type&gt;&lt;contributors&gt;&lt;authors&gt;&lt;author&gt;Margis, Regina&lt;/author&gt;&lt;author&gt;Margis, Rogério&lt;/author&gt;&lt;author&gt;Rieder, Carlos R. M.&lt;/author&gt;&lt;/authors&gt;&lt;/contributors&gt;&lt;titles&gt;&lt;title&gt;Identification of blood microRNAs associated to Parkinsońs disease&lt;/title&gt;&lt;secondary-title&gt;Journal of Biotechnology&lt;/secondary-title&gt;&lt;/titles&gt;&lt;periodical&gt;&lt;full-title&gt;Journal of Biotechnology&lt;/full-title&gt;&lt;/periodical&gt;&lt;pages&gt;96-101&lt;/pages&gt;&lt;volume&gt;152&lt;/volume&gt;&lt;number&gt;3&lt;/number&gt;&lt;keywords&gt;&lt;keyword&gt;Parkinson&amp;apos;s disease&lt;/keyword&gt;&lt;keyword&gt;MicroRNA&lt;/keyword&gt;&lt;keyword&gt;Neurodegenerative disease&lt;/keyword&gt;&lt;keyword&gt;RT-qPCR&lt;/keyword&gt;&lt;keyword&gt;Molecular marker&lt;/keyword&gt;&lt;/keywords&gt;&lt;dates&gt;&lt;year&gt;2011&lt;/year&gt;&lt;pub-dates&gt;&lt;date&gt;2011/03/20/&lt;/date&gt;&lt;/pub-dates&gt;&lt;/dates&gt;&lt;isbn&gt;0168-1656&lt;/isbn&gt;&lt;urls&gt;&lt;related-urls&gt;&lt;url&gt;http://www.sciencedirect.com/science/article/pii/S0168165611000678&lt;/url&gt;&lt;/related-urls&gt;&lt;/urls&gt;&lt;electronic-resource-num&gt;https://doi.org/10.1016/j.jbiotec.2011.01.023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gis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bloo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Keller&lt;/Author&gt;&lt;Year&gt;2014&lt;/Year&gt;&lt;RecNum&gt;287&lt;/RecNum&gt;&lt;DisplayText&gt;(Keller et al., 2014)&lt;/DisplayText&gt;&lt;record&gt;&lt;rec-number&gt;287&lt;/rec-number&gt;&lt;foreign-keys&gt;&lt;key app="EN" db-id="vssfexw0pwxrvjex9v15rtpva5fpf9rffvet" timestamp="1554862346"&gt;287&lt;/key&gt;&lt;/foreign-keys&gt;&lt;ref-type name="Journal Article"&gt;17&lt;/ref-type&gt;&lt;contributors&gt;&lt;authors&gt;&lt;author&gt;Keller, Andreas&lt;/author&gt;&lt;author&gt;Leidinger, Petra&lt;/author&gt;&lt;author&gt;Steinmeyer, Florian&lt;/author&gt;&lt;author&gt;Stähler, Cord&lt;/author&gt;&lt;author&gt;Franke, Andre&lt;/author&gt;&lt;author&gt;Hemmrich-Stanisak, Georg&lt;/author&gt;&lt;author&gt;Kappel, Andreas&lt;/author&gt;&lt;author&gt;Wright, Ian&lt;/author&gt;&lt;author&gt;Dörr, Jan&lt;/author&gt;&lt;author&gt;Paul, Friedemann&lt;/author&gt;&lt;/authors&gt;&lt;/contributors&gt;&lt;titles&gt;&lt;title&gt;Comprehensive analysis of microRNA profiles in multiple sclerosis including next-generation sequencing&lt;/title&gt;&lt;secondary-title&gt;Multiple Sclerosis Journal&lt;/secondary-title&gt;&lt;/titles&gt;&lt;periodical&gt;&lt;full-title&gt;Multiple Sclerosis Journal&lt;/full-title&gt;&lt;/periodical&gt;&lt;pages&gt;295-303&lt;/pages&gt;&lt;volume&gt;20&lt;/volume&gt;&lt;number&gt;3&lt;/number&gt;&lt;dates&gt;&lt;year&gt;2014&lt;/year&gt;&lt;/dates&gt;&lt;isbn&gt;1352-4585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eller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striatum and frontal cortex of H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miR-181a-5p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Affecting the clearance of Tau from the circulation through repressing the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irtuin</w:t>
            </w:r>
            <w:proofErr w:type="spellEnd"/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 xml:space="preserve"> SIRT1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chonrock&lt;/Author&gt;&lt;Year&gt;2012&lt;/Year&gt;&lt;RecNum&gt;167&lt;/RecNum&gt;&lt;DisplayText&gt;(Schonrock and Götz, 2012)&lt;/DisplayText&gt;&lt;record&gt;&lt;rec-number&gt;167&lt;/rec-number&gt;&lt;foreign-keys&gt;&lt;key app="EN" db-id="vssfexw0pwxrvjex9v15rtpva5fpf9rffvet" timestamp="1541788480"&gt;167&lt;/key&gt;&lt;/foreign-keys&gt;&lt;ref-type name="Journal Article"&gt;17&lt;/ref-type&gt;&lt;contributors&gt;&lt;authors&gt;&lt;author&gt;Schonrock, Nicole&lt;/author&gt;&lt;author&gt;Götz, Jürgen&lt;/author&gt;&lt;/authors&gt;&lt;/contributors&gt;&lt;titles&gt;&lt;title&gt;Decoding the non-coding RNAs in Alzheimer’s disease&lt;/title&gt;&lt;secondary-title&gt;Cellular and Molecular Life Sciences&lt;/secondary-title&gt;&lt;/titles&gt;&lt;periodical&gt;&lt;full-title&gt;Cellular and Molecular Life Sciences&lt;/full-title&gt;&lt;/periodical&gt;&lt;pages&gt;3543-3559&lt;/pages&gt;&lt;volume&gt;69&lt;/volume&gt;&lt;number&gt;21&lt;/number&gt;&lt;dates&gt;&lt;year&gt;2012&lt;/year&gt;&lt;/dates&gt;&lt;isbn&gt;1420-682X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chonrock and Götz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00c 2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regulated in several areas of the brain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lasma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Wu&lt;/Author&gt;&lt;Year&gt;2016&lt;/Year&gt;&lt;RecNum&gt;297&lt;/RecNum&gt;&lt;DisplayText&gt;(Wu et al., 2016)&lt;/DisplayText&gt;&lt;record&gt;&lt;rec-number&gt;297&lt;/rec-number&gt;&lt;foreign-keys&gt;&lt;key app="EN" db-id="vssfexw0pwxrvjex9v15rtpva5fpf9rffvet" timestamp="1554868913"&gt;297&lt;/key&gt;&lt;/foreign-keys&gt;&lt;ref-type name="Journal Article"&gt;17&lt;/ref-type&gt;&lt;contributors&gt;&lt;authors&gt;&lt;author&gt;Wu, Qi&lt;/author&gt;&lt;author&gt;Ye, Xiaoyang&lt;/author&gt;&lt;author&gt;Xiong, Yi&lt;/author&gt;&lt;author&gt;Zhu, Haili&lt;/author&gt;&lt;author&gt;Miao, Jianting&lt;/author&gt;&lt;author&gt;Zhang, Wei&lt;/author&gt;&lt;author&gt;Wan, Jun&lt;/author&gt;&lt;/authors&gt;&lt;/contributors&gt;&lt;titles&gt;&lt;title&gt;The protective role of microRNA-200c in Alzheimer’s disease pathologies is induced by beta amyloid-triggered endoplasmic reticulum stress&lt;/title&gt;&lt;secondary-title&gt;Frontiers in molecular neuroscience&lt;/secondary-title&gt;&lt;/titles&gt;&lt;periodical&gt;&lt;full-title&gt;Frontiers in molecular neuroscience&lt;/full-title&gt;&lt;/periodical&gt;&lt;pages&gt;140&lt;/pages&gt;&lt;volume&gt;9&lt;/volume&gt;&lt;dates&gt;&lt;year&gt;2016&lt;/year&gt;&lt;/dates&gt;&lt;isbn&gt;1662-5099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Wu et al., 2016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0a/b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Regulation of APP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ébert&lt;/Author&gt;&lt;Year&gt;2009&lt;/Year&gt;&lt;RecNum&gt;288&lt;/RecNum&gt;&lt;DisplayText&gt;(Hébert et al., 2009;Maciotta Rolandin et al., 2013)&lt;/DisplayText&gt;&lt;record&gt;&lt;rec-number&gt;288&lt;/rec-number&gt;&lt;foreign-keys&gt;&lt;key app="EN" db-id="vssfexw0pwxrvjex9v15rtpva5fpf9rffvet" timestamp="1554862703"&gt;288&lt;/key&gt;&lt;/foreign-keys&gt;&lt;ref-type name="Journal Article"&gt;17&lt;/ref-type&gt;&lt;contributors&gt;&lt;authors&gt;&lt;author&gt;Hébert, Sébastien S&lt;/author&gt;&lt;author&gt;Horré, Katrien&lt;/author&gt;&lt;author&gt;Nicolaï, Laura&lt;/author&gt;&lt;author&gt;Bergmans, Bruno&lt;/author&gt;&lt;author&gt;Papadopoulou, Aikaterini S&lt;/author&gt;&lt;author&gt;Delacourte, André&lt;/author&gt;&lt;author&gt;De Strooper, Bart&lt;/author&gt;&lt;/authors&gt;&lt;/contributors&gt;&lt;titles&gt;&lt;title&gt;MicroRNA regulation of Alzheimer&amp;apos;s Amyloid precursor protein expression&lt;/title&gt;&lt;secondary-title&gt;Neurobiology of disease&lt;/secondary-title&gt;&lt;/titles&gt;&lt;periodical&gt;&lt;full-title&gt;Neurobiology of disease&lt;/full-title&gt;&lt;/periodical&gt;&lt;pages&gt;422-428&lt;/pages&gt;&lt;volume&gt;33&lt;/volume&gt;&lt;number&gt;3&lt;/number&gt;&lt;dates&gt;&lt;year&gt;2009&lt;/year&gt;&lt;/dates&gt;&lt;isbn&gt;0969-9961&lt;/isbn&gt;&lt;urls&gt;&lt;/urls&gt;&lt;/record&gt;&lt;/Cite&gt;&lt;Cite&gt;&lt;Author&gt;Maciotta Rolandin&lt;/Author&gt;&lt;Year&gt;2013&lt;/Year&gt;&lt;RecNum&gt;157&lt;/RecNum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t>Hébert et al., 2009;Maciotta Rolandi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the bloo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Keller&lt;/Author&gt;&lt;Year&gt;2014&lt;/Year&gt;&lt;RecNum&gt;287&lt;/RecNum&gt;&lt;DisplayText&gt;(Keller et al., 2014)&lt;/DisplayText&gt;&lt;record&gt;&lt;rec-number&gt;287&lt;/rec-number&gt;&lt;foreign-keys&gt;&lt;key app="EN" db-id="vssfexw0pwxrvjex9v15rtpva5fpf9rffvet" timestamp="1554862346"&gt;287&lt;/key&gt;&lt;/foreign-keys&gt;&lt;ref-type name="Journal Article"&gt;17&lt;/ref-type&gt;&lt;contributors&gt;&lt;authors&gt;&lt;author&gt;Keller, Andreas&lt;/author&gt;&lt;author&gt;Leidinger, Petra&lt;/author&gt;&lt;author&gt;Steinmeyer, Florian&lt;/author&gt;&lt;author&gt;Stähler, Cord&lt;/author&gt;&lt;author&gt;Franke, Andre&lt;/author&gt;&lt;author&gt;Hemmrich-Stanisak, Georg&lt;/author&gt;&lt;author&gt;Kappel, Andreas&lt;/author&gt;&lt;author&gt;Wright, Ian&lt;/author&gt;&lt;author&gt;Dörr, Jan&lt;/author&gt;&lt;author&gt;Paul, Friedemann&lt;/author&gt;&lt;/authors&gt;&lt;/contributors&gt;&lt;titles&gt;&lt;title&gt;Comprehensive analysis of microRNA profiles in multiple sclerosis including next-generation sequencing&lt;/title&gt;&lt;secondary-title&gt;Multiple Sclerosis Journal&lt;/secondary-title&gt;&lt;/titles&gt;&lt;periodical&gt;&lt;full-title&gt;Multiple Sclerosis Journal&lt;/full-title&gt;&lt;/periodical&gt;&lt;pages&gt;295-303&lt;/pages&gt;&lt;volume&gt;20&lt;/volume&gt;&lt;number&gt;3&lt;/number&gt;&lt;dates&gt;&lt;year&gt;2014&lt;/year&gt;&lt;/dates&gt;&lt;isbn&gt;1352-4585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Keller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lasma of patients potential MS biomarker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iegel&lt;/Author&gt;&lt;Year&gt;2012&lt;/Year&gt;&lt;RecNum&gt;178&lt;/RecNum&gt;&lt;DisplayText&gt;(Siegel et al., 2012)&lt;/DisplayText&gt;&lt;record&gt;&lt;rec-number&gt;178&lt;/rec-number&gt;&lt;foreign-keys&gt;&lt;key app="EN" db-id="vssfexw0pwxrvjex9v15rtpva5fpf9rffvet" timestamp="1541789944"&gt;178&lt;/key&gt;&lt;/foreign-keys&gt;&lt;ref-type name="Journal Article"&gt;17&lt;/ref-type&gt;&lt;contributors&gt;&lt;authors&gt;&lt;author&gt;Siegel, Sue Rutherford&lt;/author&gt;&lt;author&gt;Mackenzie, Jason&lt;/author&gt;&lt;author&gt;Chaplin, George&lt;/author&gt;&lt;author&gt;Jablonski, Nina G&lt;/author&gt;&lt;author&gt;Griffiths, Lyn&lt;/author&gt;&lt;/authors&gt;&lt;/contributors&gt;&lt;titles&gt;&lt;title&gt;Circulating microRNAs involved in multiple sclerosis&lt;/title&gt;&lt;secondary-title&gt;Molecular biology reports&lt;/secondary-title&gt;&lt;/titles&gt;&lt;periodical&gt;&lt;full-title&gt;Molecular biology reports&lt;/full-title&gt;&lt;/periodical&gt;&lt;pages&gt;6219-6225&lt;/pages&gt;&lt;volume&gt;39&lt;/volume&gt;&lt;number&gt;5&lt;/number&gt;&lt;dates&gt;&lt;year&gt;2012&lt;/year&gt;&lt;/dates&gt;&lt;isbn&gt;0301-4851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iegel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2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regulated in the blood of patients potential PD biomarker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gis&lt;/Author&gt;&lt;Year&gt;2011&lt;/Year&gt;&lt;RecNum&gt;275&lt;/RecNum&gt;&lt;DisplayText&gt;(Margis et al., 2011)&lt;/DisplayText&gt;&lt;record&gt;&lt;rec-number&gt;275&lt;/rec-number&gt;&lt;foreign-keys&gt;&lt;key app="EN" db-id="vssfexw0pwxrvjex9v15rtpva5fpf9rffvet" timestamp="1554310928"&gt;275&lt;/key&gt;&lt;/foreign-keys&gt;&lt;ref-type name="Journal Article"&gt;17&lt;/ref-type&gt;&lt;contributors&gt;&lt;authors&gt;&lt;author&gt;Margis, Regina&lt;/author&gt;&lt;author&gt;Margis, Rogério&lt;/author&gt;&lt;author&gt;Rieder, Carlos R. M.&lt;/author&gt;&lt;/authors&gt;&lt;/contributors&gt;&lt;titles&gt;&lt;title&gt;Identification of blood microRNAs associated to Parkinsońs disease&lt;/title&gt;&lt;secondary-title&gt;Journal of Biotechnology&lt;/secondary-title&gt;&lt;/titles&gt;&lt;periodical&gt;&lt;full-title&gt;Journal of Biotechnology&lt;/full-title&gt;&lt;/periodical&gt;&lt;pages&gt;96-101&lt;/pages&gt;&lt;volume&gt;152&lt;/volume&gt;&lt;number&gt;3&lt;/number&gt;&lt;keywords&gt;&lt;keyword&gt;Parkinson&amp;apos;s disease&lt;/keyword&gt;&lt;keyword&gt;MicroRNA&lt;/keyword&gt;&lt;keyword&gt;Neurodegenerative disease&lt;/keyword&gt;&lt;keyword&gt;RT-qPCR&lt;/keyword&gt;&lt;keyword&gt;Molecular marker&lt;/keyword&gt;&lt;/keywords&gt;&lt;dates&gt;&lt;year&gt;2011&lt;/year&gt;&lt;pub-dates&gt;&lt;date&gt;2011/03/20/&lt;/date&gt;&lt;/pub-dates&gt;&lt;/dates&gt;&lt;isbn&gt;0168-1656&lt;/isbn&gt;&lt;urls&gt;&lt;related-urls&gt;&lt;url&gt;http://www.sciencedirect.com/science/article/pii/S0168165611000678&lt;/url&gt;&lt;/related-urls&gt;&lt;/urls&gt;&lt;electronic-resource-num&gt;https://doi.org/10.1016/j.jbiotec.2011.01.023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gis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lasma of H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Díez-Planelles&lt;/Author&gt;&lt;Year&gt;2016&lt;/Year&gt;&lt;RecNum&gt;282&lt;/RecNum&gt;&lt;DisplayText&gt;(Díez-Planelles et al., 2016)&lt;/DisplayText&gt;&lt;record&gt;&lt;rec-number&gt;282&lt;/rec-number&gt;&lt;foreign-keys&gt;&lt;key app="EN" db-id="vssfexw0pwxrvjex9v15rtpva5fpf9rffvet" timestamp="1554312473"&gt;282&lt;/key&gt;&lt;/foreign-keys&gt;&lt;ref-type name="Journal Article"&gt;17&lt;/ref-type&gt;&lt;contributors&gt;&lt;authors&gt;&lt;author&gt;Díez-Planelles, C.&lt;/author&gt;&lt;author&gt;Sánchez-Lozano, P.&lt;/author&gt;&lt;author&gt;Crespo, M. C.&lt;/author&gt;&lt;author&gt;Gil-Zamorano, J.&lt;/author&gt;&lt;author&gt;Ribacoba, R.&lt;/author&gt;&lt;author&gt;González, N.&lt;/author&gt;&lt;author&gt;Suárez, E.&lt;/author&gt;&lt;author&gt;Martínez-Descals, A.&lt;/author&gt;&lt;author&gt;Martínez-Camblor, P.&lt;/author&gt;&lt;author&gt;Álvarez, V.&lt;/author&gt;&lt;author&gt;Martín-Hernández, R.&lt;/author&gt;&lt;author&gt;Huerta-Ruíz, I.&lt;/author&gt;&lt;author&gt;González-García, I.&lt;/author&gt;&lt;author&gt;Cosgaya, J. M.&lt;/author&gt;&lt;author&gt;Visioli, F.&lt;/author&gt;&lt;author&gt;Dávalos, A.&lt;/author&gt;&lt;author&gt;Iglesias-Gutiérrez, E.&lt;/author&gt;&lt;author&gt;Tomás-Zapico, C.&lt;/author&gt;&lt;/authors&gt;&lt;/contributors&gt;&lt;titles&gt;&lt;title&gt;Circulating microRNAs in Huntington’s disease: Emerging mediators in metabolic impairment&lt;/title&gt;&lt;secondary-title&gt;Pharmacological Research&lt;/secondary-title&gt;&lt;/titles&gt;&lt;periodical&gt;&lt;full-title&gt;Pharmacological Research&lt;/full-title&gt;&lt;/periodical&gt;&lt;pages&gt;102-110&lt;/pages&gt;&lt;volume&gt;108&lt;/volume&gt;&lt;keywords&gt;&lt;keyword&gt;Huntington’s disease&lt;/keyword&gt;&lt;keyword&gt;microRNA&lt;/keyword&gt;&lt;keyword&gt;Circulating microRNA&lt;/keyword&gt;&lt;keyword&gt;Biomarker&lt;/keyword&gt;&lt;keyword&gt;Plasma&lt;/keyword&gt;&lt;keyword&gt;Metabolism&lt;/keyword&gt;&lt;/keywords&gt;&lt;dates&gt;&lt;year&gt;2016&lt;/year&gt;&lt;pub-dates&gt;&lt;date&gt;2016/06/01/&lt;/date&gt;&lt;/pub-dates&gt;&lt;/dates&gt;&lt;isbn&gt;1043-6618&lt;/isbn&gt;&lt;urls&gt;&lt;related-urls&gt;&lt;url&gt;http://www.sciencedirect.com/science/article/pii/S1043661816304005&lt;/url&gt;&lt;/related-urls&gt;&lt;/urls&gt;&lt;electronic-resource-num&gt;https://doi.org/10.1016/j.phrs.2016.05.005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íez-Planelles et al., 2016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rodmann’s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rea 4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Packer&lt;/Author&gt;&lt;Year&gt;2008&lt;/Year&gt;&lt;RecNum&gt;182&lt;/RecNum&gt;&lt;DisplayText&gt;(Packer et al., 2008)&lt;/DisplayText&gt;&lt;record&gt;&lt;rec-number&gt;182&lt;/rec-number&gt;&lt;foreign-keys&gt;&lt;key app="EN" db-id="vssfexw0pwxrvjex9v15rtpva5fpf9rffvet" timestamp="1541790599"&gt;182&lt;/key&gt;&lt;/foreign-keys&gt;&lt;ref-type name="Journal Article"&gt;17&lt;/ref-type&gt;&lt;contributors&gt;&lt;authors&gt;&lt;author&gt;Packer, Amy N&lt;/author&gt;&lt;author&gt;Xing, Yi&lt;/author&gt;&lt;author&gt;Harper, Scott Q&lt;/author&gt;&lt;author&gt;Jones, Lesley&lt;/author&gt;&lt;author&gt;Davidson, Beverly L&lt;/author&gt;&lt;/authors&gt;&lt;/contributors&gt;&lt;titles&gt;&lt;title&gt;The bifunctional microRNA miR-9/miR-9* regulates REST and CoREST and is downregulated in Huntington&amp;apos;s disease&lt;/title&gt;&lt;secondary-title&gt;Journal of Neuroscience&lt;/secondary-title&gt;&lt;/titles&gt;&lt;periodical&gt;&lt;full-title&gt;Journal of Neuroscience&lt;/full-title&gt;&lt;/periodical&gt;&lt;pages&gt;14341-14346&lt;/pages&gt;&lt;volume&gt;28&lt;/volume&gt;&lt;number&gt;53&lt;/number&gt;&lt;dates&gt;&lt;year&gt;2008&lt;/year&gt;&lt;/dates&gt;&lt;isbn&gt;0270-647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cker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23 1, 2, 4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Potential informative biomarker to distinguish relapsing-remitting from progressive MS. Regulation of the transcription factor STAT5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Ebrahimkhani&lt;/Author&gt;&lt;Year&gt;2017&lt;/Year&gt;&lt;RecNum&gt;227&lt;/RecNum&gt;&lt;DisplayText&gt;(Ebrahimkhani et al., 2017)&lt;/DisplayText&gt;&lt;record&gt;&lt;rec-number&gt;227&lt;/rec-number&gt;&lt;foreign-keys&gt;&lt;key app="EN" db-id="vssfexw0pwxrvjex9v15rtpva5fpf9rffvet" timestamp="1546657071"&gt;227&lt;/key&gt;&lt;/foreign-keys&gt;&lt;ref-type name="Journal Article"&gt;17&lt;/ref-type&gt;&lt;contributors&gt;&lt;authors&gt;&lt;author&gt;Ebrahimkhani, Saeideh&lt;/author&gt;&lt;author&gt;Vafaee, Fatemeh&lt;/author&gt;&lt;author&gt;Young, Paul E&lt;/author&gt;&lt;author&gt;Hur, Suzy SJ&lt;/author&gt;&lt;author&gt;Hawke, Simon&lt;/author&gt;&lt;author&gt;Devenney, Emma&lt;/author&gt;&lt;author&gt;Beadnall, Heidi&lt;/author&gt;&lt;author&gt;Barnett, Michael H&lt;/author&gt;&lt;author&gt;Suter, Catherine M&lt;/author&gt;&lt;author&gt;Buckland, Michael E&lt;/author&gt;&lt;/authors&gt;&lt;/contributors&gt;&lt;titles&gt;&lt;title&gt;Exosomal microRNA signatures in multiple sclerosis reflect disease status&lt;/title&gt;&lt;secondary-title&gt;Scientific Reports&lt;/secondary-title&gt;&lt;/titles&gt;&lt;periodical&gt;&lt;full-title&gt;Scientific Reports&lt;/full-title&gt;&lt;/periodical&gt;&lt;pages&gt;14293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brahimkhani et al., 201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plasma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Díez-Planelles&lt;/Author&gt;&lt;Year&gt;2016&lt;/Year&gt;&lt;RecNum&gt;282&lt;/RecNum&gt;&lt;DisplayText&gt;(Díez-Planelles et al., 2016)&lt;/DisplayText&gt;&lt;record&gt;&lt;rec-number&gt;282&lt;/rec-number&gt;&lt;foreign-keys&gt;&lt;key app="EN" db-id="vssfexw0pwxrvjex9v15rtpva5fpf9rffvet" timestamp="1554312473"&gt;282&lt;/key&gt;&lt;/foreign-keys&gt;&lt;ref-type name="Journal Article"&gt;17&lt;/ref-type&gt;&lt;contributors&gt;&lt;authors&gt;&lt;author&gt;Díez-Planelles, C.&lt;/author&gt;&lt;author&gt;Sánchez-Lozano, P.&lt;/author&gt;&lt;author&gt;Crespo, M. C.&lt;/author&gt;&lt;author&gt;Gil-Zamorano, J.&lt;/author&gt;&lt;author&gt;Ribacoba, R.&lt;/author&gt;&lt;author&gt;González, N.&lt;/author&gt;&lt;author&gt;Suárez, E.&lt;/author&gt;&lt;author&gt;Martínez-Descals, A.&lt;/author&gt;&lt;author&gt;Martínez-Camblor, P.&lt;/author&gt;&lt;author&gt;Álvarez, V.&lt;/author&gt;&lt;author&gt;Martín-Hernández, R.&lt;/author&gt;&lt;author&gt;Huerta-Ruíz, I.&lt;/author&gt;&lt;author&gt;González-García, I.&lt;/author&gt;&lt;author&gt;Cosgaya, J. M.&lt;/author&gt;&lt;author&gt;Visioli, F.&lt;/author&gt;&lt;author&gt;Dávalos, A.&lt;/author&gt;&lt;author&gt;Iglesias-Gutiérrez, E.&lt;/author&gt;&lt;author&gt;Tomás-Zapico, C.&lt;/author&gt;&lt;/authors&gt;&lt;/contributors&gt;&lt;titles&gt;&lt;title&gt;Circulating microRNAs in Huntington’s disease: Emerging mediators in metabolic impairment&lt;/title&gt;&lt;secondary-title&gt;Pharmacological Research&lt;/secondary-title&gt;&lt;/titles&gt;&lt;periodical&gt;&lt;full-title&gt;Pharmacological Research&lt;/full-title&gt;&lt;/periodical&gt;&lt;pages&gt;102-110&lt;/pages&gt;&lt;volume&gt;108&lt;/volume&gt;&lt;keywords&gt;&lt;keyword&gt;Huntington’s disease&lt;/keyword&gt;&lt;keyword&gt;microRNA&lt;/keyword&gt;&lt;keyword&gt;Circulating microRNA&lt;/keyword&gt;&lt;keyword&gt;Biomarker&lt;/keyword&gt;&lt;keyword&gt;Plasma&lt;/keyword&gt;&lt;keyword&gt;Metabolism&lt;/keyword&gt;&lt;/keywords&gt;&lt;dates&gt;&lt;year&gt;2016&lt;/year&gt;&lt;pub-dates&gt;&lt;date&gt;2016/06/01/&lt;/date&gt;&lt;/pub-dates&gt;&lt;/dates&gt;&lt;isbn&gt;1043-6618&lt;/isbn&gt;&lt;urls&gt;&lt;related-urls&gt;&lt;url&gt;http://www.sciencedirect.com/science/article/pii/S1043661816304005&lt;/url&gt;&lt;/related-urls&gt;&lt;/urls&gt;&lt;electronic-resource-num&gt;https://doi.org/10.1016/j.phrs.2016.05.005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íez-Planelles et al., 2016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5 3,4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peripheral blood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nocuclear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cell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Plé&lt;/Author&gt;&lt;Year&gt;2012&lt;/Year&gt;&lt;RecNum&gt;205&lt;/RecNum&gt;&lt;DisplayText&gt;(Plé et al., 2012)&lt;/DisplayText&gt;&lt;record&gt;&lt;rec-number&gt;205&lt;/rec-number&gt;&lt;foreign-keys&gt;&lt;key app="EN" db-id="vssfexw0pwxrvjex9v15rtpva5fpf9rffvet" timestamp="1546652958"&gt;205&lt;/key&gt;&lt;/foreign-keys&gt;&lt;ref-type name="Journal Article"&gt;17&lt;/ref-type&gt;&lt;contributors&gt;&lt;authors&gt;&lt;author&gt;Plé, Hélène&lt;/author&gt;&lt;author&gt;Landry, Patricia&lt;/author&gt;&lt;author&gt;Benham, Ashley&lt;/author&gt;&lt;author&gt;Coarfa, Cristian&lt;/author&gt;&lt;author&gt;Gunaratne, Preethi H&lt;/author&gt;&lt;author&gt;Provost, Patrick&lt;/author&gt;&lt;/authors&gt;&lt;/contributors&gt;&lt;titles&gt;&lt;title&gt;The repertoire and features of human platelet microRNAs&lt;/title&gt;&lt;secondary-title&gt;PloS one&lt;/secondary-title&gt;&lt;/titles&gt;&lt;periodical&gt;&lt;full-title&gt;PLoS One&lt;/full-title&gt;&lt;abbr-1&gt;PloS one&lt;/abbr-1&gt;&lt;/periodical&gt;&lt;pages&gt;e50746&lt;/pages&gt;&lt;volume&gt;7&lt;/volume&gt;&lt;number&gt;12&lt;/number&gt;&lt;dates&gt;&lt;year&gt;2012&lt;/year&gt;&lt;/dates&gt;&lt;isbn&gt;1932-620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lé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6a 1,4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blood of levodopa treate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gis&lt;/Author&gt;&lt;Year&gt;2011&lt;/Year&gt;&lt;RecNum&gt;275&lt;/RecNum&gt;&lt;DisplayText&gt;(Margis et al., 2011)&lt;/DisplayText&gt;&lt;record&gt;&lt;rec-number&gt;275&lt;/rec-number&gt;&lt;foreign-keys&gt;&lt;key app="EN" db-id="vssfexw0pwxrvjex9v15rtpva5fpf9rffvet" timestamp="1554310928"&gt;275&lt;/key&gt;&lt;/foreign-keys&gt;&lt;ref-type name="Journal Article"&gt;17&lt;/ref-type&gt;&lt;contributors&gt;&lt;authors&gt;&lt;author&gt;Margis, Regina&lt;/author&gt;&lt;author&gt;Margis, Rogério&lt;/author&gt;&lt;author&gt;Rieder, Carlos R. M.&lt;/author&gt;&lt;/authors&gt;&lt;/contributors&gt;&lt;titles&gt;&lt;title&gt;Identification of blood microRNAs associated to Parkinsońs disease&lt;/title&gt;&lt;secondary-title&gt;Journal of Biotechnology&lt;/secondary-title&gt;&lt;/titles&gt;&lt;periodical&gt;&lt;full-title&gt;Journal of Biotechnology&lt;/full-title&gt;&lt;/periodical&gt;&lt;pages&gt;96-101&lt;/pages&gt;&lt;volume&gt;152&lt;/volume&gt;&lt;number&gt;3&lt;/number&gt;&lt;keywords&gt;&lt;keyword&gt;Parkinson&amp;apos;s disease&lt;/keyword&gt;&lt;keyword&gt;MicroRNA&lt;/keyword&gt;&lt;keyword&gt;Neurodegenerative disease&lt;/keyword&gt;&lt;keyword&gt;RT-qPCR&lt;/keyword&gt;&lt;keyword&gt;Molecular marker&lt;/keyword&gt;&lt;/keywords&gt;&lt;dates&gt;&lt;year&gt;2011&lt;/year&gt;&lt;pub-dates&gt;&lt;date&gt;2011/03/20/&lt;/date&gt;&lt;/pub-dates&gt;&lt;/dates&gt;&lt;isbn&gt;0168-1656&lt;/isbn&gt;&lt;urls&gt;&lt;related-urls&gt;&lt;url&gt;http://www.sciencedirect.com/science/article/pii/S0168165611000678&lt;/url&gt;&lt;/related-urls&gt;&lt;/urls&gt;&lt;electronic-resource-num&gt;https://doi.org/10.1016/j.jbiotec.2011.01.023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gis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6b 1,4,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yperphosphorylation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of Tau protein through activation of the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yclin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-dependent kinase 5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Absalon&lt;/Author&gt;&lt;Year&gt;2013&lt;/Year&gt;&lt;RecNum&gt;166&lt;/RecNum&gt;&lt;DisplayText&gt;(Absalon et al., 2013)&lt;/DisplayText&gt;&lt;record&gt;&lt;rec-number&gt;166&lt;/rec-number&gt;&lt;foreign-keys&gt;&lt;key app="EN" db-id="vssfexw0pwxrvjex9v15rtpva5fpf9rffvet" timestamp="1541788315"&gt;166&lt;/key&gt;&lt;/foreign-keys&gt;&lt;ref-type name="Journal Article"&gt;17&lt;/ref-type&gt;&lt;contributors&gt;&lt;authors&gt;&lt;author&gt;Absalon, Sabrina&lt;/author&gt;&lt;author&gt;Kochanek, Dawn M&lt;/author&gt;&lt;author&gt;Raghavan, Venkatesan&lt;/author&gt;&lt;author&gt;Krichevsky, Anna M&lt;/author&gt;&lt;/authors&gt;&lt;/contributors&gt;&lt;titles&gt;&lt;title&gt;MiR-26b, upregulated in Alzheimer&amp;apos;s disease, activates cell cycle entry, tau-phosphorylation, and apoptosis in postmitotic neurons&lt;/title&gt;&lt;secondary-title&gt;Journal of Neuroscience&lt;/secondary-title&gt;&lt;/titles&gt;&lt;periodical&gt;&lt;full-title&gt;Journal of Neuroscience&lt;/full-title&gt;&lt;/periodical&gt;&lt;pages&gt;14645-14659&lt;/pages&gt;&lt;volume&gt;33&lt;/volume&gt;&lt;number&gt;37&lt;/number&gt;&lt;dates&gt;&lt;year&gt;2013&lt;/year&gt;&lt;/dates&gt;&lt;isbn&gt;0270-647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bsalon et al., 2013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brain and down-regulated in the bloo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warbrick&lt;/Author&gt;&lt;Year&gt;2019&lt;/Year&gt;&lt;RecNum&gt;296&lt;/RecNum&gt;&lt;DisplayText&gt;(Swarbrick et al., 2019)&lt;/DisplayText&gt;&lt;record&gt;&lt;rec-number&gt;296&lt;/rec-number&gt;&lt;foreign-keys&gt;&lt;key app="EN" db-id="vssfexw0pwxrvjex9v15rtpva5fpf9rffvet" timestamp="1554867900"&gt;296&lt;/key&gt;&lt;/foreign-keys&gt;&lt;ref-type name="Journal Article"&gt;17&lt;/ref-type&gt;&lt;contributors&gt;&lt;authors&gt;&lt;author&gt;Swarbrick, Samantha&lt;/author&gt;&lt;author&gt;Wragg, N&lt;/author&gt;&lt;author&gt;Ghosh, S&lt;/author&gt;&lt;author&gt;Stolzing, Alexandra&lt;/author&gt;&lt;/authors&gt;&lt;/contributors&gt;&lt;titles&gt;&lt;title&gt;Systematic Review of miRNA as Biomarkers in Alzheimer’s Disease&lt;/title&gt;&lt;secondary-title&gt;Molecular neurobiology&lt;/secondary-title&gt;&lt;/titles&gt;&lt;periodical&gt;&lt;full-title&gt;Molecular neurobiology&lt;/full-title&gt;&lt;/periodical&gt;&lt;pages&gt;1-12&lt;/pages&gt;&lt;dates&gt;&lt;year&gt;2019&lt;/year&gt;&lt;/dates&gt;&lt;isbn&gt;0893-764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warbrick et al., 2019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7a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L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CD14+ CD16− monocyte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utovsky&lt;/Author&gt;&lt;Year&gt;2012&lt;/Year&gt;&lt;RecNum&gt;187&lt;/RecNum&gt;&lt;DisplayText&gt;(Butovsky et al., 2012)&lt;/DisplayText&gt;&lt;record&gt;&lt;rec-number&gt;187&lt;/rec-number&gt;&lt;foreign-keys&gt;&lt;key app="EN" db-id="vssfexw0pwxrvjex9v15rtpva5fpf9rffvet" timestamp="1541791180"&gt;187&lt;/key&gt;&lt;/foreign-keys&gt;&lt;ref-type name="Journal Article"&gt;17&lt;/ref-type&gt;&lt;contributors&gt;&lt;authors&gt;&lt;author&gt;Butovsky, Oleg&lt;/author&gt;&lt;author&gt;Siddiqui, Shafiuddin&lt;/author&gt;&lt;author&gt;Gabriely, Galina&lt;/author&gt;&lt;author&gt;Lanser, Amanda J&lt;/author&gt;&lt;author&gt;Dake, Ben&lt;/author&gt;&lt;author&gt;Murugaiyan, Gopal&lt;/author&gt;&lt;author&gt;Doykan, Camille E&lt;/author&gt;&lt;author&gt;Wu, Pauline M&lt;/author&gt;&lt;author&gt;Gali, Reddy R&lt;/author&gt;&lt;author&gt;Iyer, Lakshmanan K&lt;/author&gt;&lt;/authors&gt;&lt;/contributors&gt;&lt;titles&gt;&lt;title&gt;Modulating inflammatory monocytes with a unique microRNA gene signature ameliorates murine ALS&lt;/title&gt;&lt;secondary-title&gt;The Journal of clinical investigation&lt;/secondary-title&gt;&lt;/titles&gt;&lt;periodical&gt;&lt;full-title&gt;The Journal of Clinical Investigation&lt;/full-title&gt;&lt;/periodical&gt;&lt;pages&gt;3063-3087&lt;/pages&gt;&lt;volume&gt;122&lt;/volume&gt;&lt;number&gt;9&lt;/number&gt;&lt;dates&gt;&lt;year&gt;2012&lt;/year&gt;&lt;/dates&gt;&lt;isbn&gt;0021-973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utovsky et al.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7b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striatum and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29a/b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gulated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in the brain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Hébert&lt;/Author&gt;&lt;Year&gt;2008&lt;/Year&gt;&lt;RecNum&gt;160&lt;/RecNum&gt;&lt;DisplayText&gt;(Hébert et al., 2008)&lt;/DisplayText&gt;&lt;record&gt;&lt;rec-number&gt;160&lt;/rec-number&gt;&lt;foreign-keys&gt;&lt;key app="EN" db-id="vssfexw0pwxrvjex9v15rtpva5fpf9rffvet" timestamp="1539657830"&gt;160&lt;/key&gt;&lt;/foreign-keys&gt;&lt;ref-type name="Journal Article"&gt;17&lt;/ref-type&gt;&lt;contributors&gt;&lt;authors&gt;&lt;author&gt;Hébert, Sébastien S&lt;/author&gt;&lt;author&gt;Horré, Katrien&lt;/author&gt;&lt;author&gt;Nicolaï, Laura&lt;/author&gt;&lt;author&gt;Papadopoulou, Aikaterini S&lt;/author&gt;&lt;author&gt;Mandemakers, Wim&lt;/author&gt;&lt;author&gt;Silahtaroglu, Asli N&lt;/author&gt;&lt;author&gt;Kauppinen, Sakari&lt;/author&gt;&lt;author&gt;Delacourte, André&lt;/author&gt;&lt;author&gt;De Strooper, Bart&lt;/author&gt;&lt;/authors&gt;&lt;/contributors&gt;&lt;titles&gt;&lt;title&gt;Loss of microRNA cluster miR-29a/b-1 in sporadic Alzheimer&amp;apos;s disease correlates with increased BACE1/β-secretase expression&lt;/title&gt;&lt;secondary-title&gt;Proceedings of the National Academy of Sciences&lt;/secondary-title&gt;&lt;/titles&gt;&lt;periodical&gt;&lt;full-title&gt;Proceedings of the National Academy of Sciences&lt;/full-title&gt;&lt;/periodical&gt;&lt;pages&gt;6415-6420&lt;/pages&gt;&lt;volume&gt;105&lt;/volume&gt;&lt;number&gt;17&lt;/number&gt;&lt;dates&gt;&lt;year&gt;2008&lt;/year&gt;&lt;/dates&gt;&lt;isbn&gt;0027-842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ébert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</w:t>
            </w:r>
            <w:proofErr w:type="gram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lood  of</w:t>
            </w:r>
            <w:proofErr w:type="gram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patients potential PD biomarker.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gis&lt;/Author&gt;&lt;Year&gt;2011&lt;/Year&gt;&lt;RecNum&gt;275&lt;/RecNum&gt;&lt;DisplayText&gt;(Margis et al., 2011)&lt;/DisplayText&gt;&lt;record&gt;&lt;rec-number&gt;275&lt;/rec-number&gt;&lt;foreign-keys&gt;&lt;key app="EN" db-id="vssfexw0pwxrvjex9v15rtpva5fpf9rffvet" timestamp="1554310928"&gt;275&lt;/key&gt;&lt;/foreign-keys&gt;&lt;ref-type name="Journal Article"&gt;17&lt;/ref-type&gt;&lt;contributors&gt;&lt;authors&gt;&lt;author&gt;Margis, Regina&lt;/author&gt;&lt;author&gt;Margis, Rogério&lt;/author&gt;&lt;author&gt;Rieder, Carlos R. M.&lt;/author&gt;&lt;/authors&gt;&lt;/contributors&gt;&lt;titles&gt;&lt;title&gt;Identification of blood microRNAs associated to Parkinsońs disease&lt;/title&gt;&lt;secondary-title&gt;Journal of Biotechnology&lt;/secondary-title&gt;&lt;/titles&gt;&lt;periodical&gt;&lt;full-title&gt;Journal of Biotechnology&lt;/full-title&gt;&lt;/periodical&gt;&lt;pages&gt;96-101&lt;/pages&gt;&lt;volume&gt;152&lt;/volume&gt;&lt;number&gt;3&lt;/number&gt;&lt;keywords&gt;&lt;keyword&gt;Parkinson&amp;apos;s disease&lt;/keyword&gt;&lt;keyword&gt;MicroRNA&lt;/keyword&gt;&lt;keyword&gt;Neurodegenerative disease&lt;/keyword&gt;&lt;keyword&gt;RT-qPCR&lt;/keyword&gt;&lt;keyword&gt;Molecular marker&lt;/keyword&gt;&lt;/keywords&gt;&lt;dates&gt;&lt;year&gt;2011&lt;/year&gt;&lt;pub-dates&gt;&lt;date&gt;2011/03/20/&lt;/date&gt;&lt;/pub-dates&gt;&lt;/dates&gt;&lt;isbn&gt;0168-1656&lt;/isbn&gt;&lt;urls&gt;&lt;related-urls&gt;&lt;url&gt;http://www.sciencedirect.com/science/article/pii/S0168165611000678&lt;/url&gt;&lt;/related-urls&gt;&lt;/urls&gt;&lt;electronic-resource-num&gt;https://doi.org/10.1016/j.jbiotec.2011.01.023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gis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</w:t>
            </w:r>
            <w:proofErr w:type="gram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in  the</w:t>
            </w:r>
            <w:proofErr w:type="gram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blood of levodopa treated patients. Predicted regulation of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PARK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,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GPR3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,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CDC4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,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BACE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, and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BCL2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erafin&lt;/Author&gt;&lt;Year&gt;2015&lt;/Year&gt;&lt;RecNum&gt;173&lt;/RecNum&gt;&lt;DisplayText&gt;(Maciotta Rolandin et al., 2013;Serafin et al., 2015)&lt;/DisplayText&gt;&lt;record&gt;&lt;rec-number&gt;173&lt;/rec-number&gt;&lt;foreign-keys&gt;&lt;key app="EN" db-id="vssfexw0pwxrvjex9v15rtpva5fpf9rffvet" timestamp="1541789577"&gt;173&lt;/key&gt;&lt;/foreign-keys&gt;&lt;ref-type name="Journal Article"&gt;17&lt;/ref-type&gt;&lt;contributors&gt;&lt;authors&gt;&lt;author&gt;Serafin, Alice&lt;/author&gt;&lt;author&gt;Foco, Luisa&lt;/author&gt;&lt;author&gt;Zanigni, Stefano&lt;/author&gt;&lt;author&gt;Blankenburg, Hagen&lt;/author&gt;&lt;author&gt;Picard, Anne&lt;/author&gt;&lt;author&gt;Zanon, Alessandra&lt;/author&gt;&lt;author&gt;Giannini, Giulia&lt;/author&gt;&lt;author&gt;Pichler, Irene&lt;/author&gt;&lt;author&gt;Facheris, Maurizio F&lt;/author&gt;&lt;author&gt;Cortelli, Pietro&lt;/author&gt;&lt;/authors&gt;&lt;/contributors&gt;&lt;titles&gt;&lt;title&gt;Overexpression of blood microRNAs 103a, 30b, and 29a in l-dopa–treated patients with PD&lt;/title&gt;&lt;secondary-title&gt;Neurology&lt;/secondary-title&gt;&lt;/titles&gt;&lt;periodical&gt;&lt;full-title&gt;Neurology&lt;/full-title&gt;&lt;abbr-1&gt;Neurology&lt;/abbr-1&gt;&lt;/periodical&gt;&lt;pages&gt;645-653&lt;/pages&gt;&lt;volume&gt;84&lt;/volume&gt;&lt;number&gt;7&lt;/number&gt;&lt;dates&gt;&lt;year&gt;2015&lt;/year&gt;&lt;/dates&gt;&lt;isbn&gt;0028-3878&lt;/isbn&gt;&lt;urls&gt;&lt;/urls&gt;&lt;/record&gt;&lt;/Cite&gt;&lt;Cite&gt;&lt;Author&gt;Maciotta Rolandin&lt;/Author&gt;&lt;Year&gt;2013&lt;/Year&gt;&lt;RecNum&gt;157&lt;/RecNum&gt;&lt;record&gt;&lt;rec-number&gt;157&lt;/rec-number&gt;&lt;foreign-keys&gt;&lt;key app="EN" db-id="vssfexw0pwxrvjex9v15rtpva5fpf9rffvet" timestamp="1539657619"&gt;157&lt;/key&gt;&lt;/foreign-keys&gt;&lt;ref-type name="Journal Article"&gt;17&lt;/ref-type&gt;&lt;contributors&gt;&lt;authors&gt;&lt;author&gt;Maciotta Rolandin, Simona&lt;/author&gt;&lt;author&gt;Meregalli, Mirella&lt;/author&gt;&lt;author&gt;Torrente, Yvan&lt;/author&gt;&lt;/authors&gt;&lt;/contributors&gt;&lt;titles&gt;&lt;title&gt;The involvement of microRNAs in neurodegenerative diseases&lt;/title&gt;&lt;secondary-title&gt;Frontiers in cellular neuroscience&lt;/secondary-title&gt;&lt;/titles&gt;&lt;periodical&gt;&lt;full-title&gt;Frontiers in cellular neuroscience&lt;/full-title&gt;&lt;/periodical&gt;&lt;pages&gt;265&lt;/pages&gt;&lt;volume&gt;7&lt;/volume&gt;&lt;dates&gt;&lt;year&gt;2013&lt;/year&gt;&lt;/dates&gt;&lt;isbn&gt;1662-510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t>Maciotta Rolandin et al., 2013;Serafin et al., 2015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rodmann’s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rea 4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Johnson&lt;/Author&gt;&lt;Year&gt;2008&lt;/Year&gt;&lt;RecNum&gt;183&lt;/RecNum&gt;&lt;DisplayText&gt;(Johnson et al., 2008)&lt;/DisplayText&gt;&lt;record&gt;&lt;rec-number&gt;183&lt;/rec-number&gt;&lt;foreign-keys&gt;&lt;key app="EN" db-id="vssfexw0pwxrvjex9v15rtpva5fpf9rffvet" timestamp="1541790716"&gt;183&lt;/key&gt;&lt;/foreign-keys&gt;&lt;ref-type name="Journal Article"&gt;17&lt;/ref-type&gt;&lt;contributors&gt;&lt;authors&gt;&lt;author&gt;Johnson, Rory&lt;/author&gt;&lt;author&gt;Zuccato, Chiara&lt;/author&gt;&lt;author&gt;Belyaev, Nikolai D&lt;/author&gt;&lt;author&gt;Guest, Deborah J&lt;/author&gt;&lt;author&gt;Cattaneo, Elena&lt;/author&gt;&lt;author&gt;Buckley, Noel J&lt;/author&gt;&lt;/authors&gt;&lt;/contributors&gt;&lt;titles&gt;&lt;title&gt;A microRNA-based gene dysregulation pathway in Huntington&amp;apos;s disease&lt;/title&gt;&lt;secondary-title&gt;Neurobiology of disease&lt;/secondary-title&gt;&lt;/titles&gt;&lt;periodical&gt;&lt;full-title&gt;Neurobiology of disease&lt;/full-title&gt;&lt;/periodical&gt;&lt;pages&gt;438-445&lt;/pages&gt;&lt;volume&gt;29&lt;/volume&gt;&lt;number&gt;3&lt;/number&gt;&lt;dates&gt;&lt;year&gt;2008&lt;/year&gt;&lt;/dates&gt;&lt;isbn&gt;0969-9961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Johnson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the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rodmann’s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rea 4 of H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Packer&lt;/Author&gt;&lt;Year&gt;2008&lt;/Year&gt;&lt;RecNum&gt;182&lt;/RecNum&gt;&lt;DisplayText&gt;(Packer et al., 2008)&lt;/DisplayText&gt;&lt;record&gt;&lt;rec-number&gt;182&lt;/rec-number&gt;&lt;foreign-keys&gt;&lt;key app="EN" db-id="vssfexw0pwxrvjex9v15rtpva5fpf9rffvet" timestamp="1541790599"&gt;182&lt;/key&gt;&lt;/foreign-keys&gt;&lt;ref-type name="Journal Article"&gt;17&lt;/ref-type&gt;&lt;contributors&gt;&lt;authors&gt;&lt;author&gt;Packer, Amy N&lt;/author&gt;&lt;author&gt;Xing, Yi&lt;/author&gt;&lt;author&gt;Harper, Scott Q&lt;/author&gt;&lt;author&gt;Jones, Lesley&lt;/author&gt;&lt;author&gt;Davidson, Beverly L&lt;/author&gt;&lt;/authors&gt;&lt;/contributors&gt;&lt;titles&gt;&lt;title&gt;The bifunctional microRNA miR-9/miR-9* regulates REST and CoREST and is downregulated in Huntington&amp;apos;s disease&lt;/title&gt;&lt;secondary-title&gt;Journal of Neuroscience&lt;/secondary-title&gt;&lt;/titles&gt;&lt;periodical&gt;&lt;full-title&gt;Journal of Neuroscience&lt;/full-title&gt;&lt;/periodical&gt;&lt;pages&gt;14341-14346&lt;/pages&gt;&lt;volume&gt;28&lt;/volume&gt;&lt;number&gt;53&lt;/number&gt;&lt;dates&gt;&lt;year&gt;2008&lt;/year&gt;&lt;/dates&gt;&lt;isbn&gt;0270-6474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cker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30b 1, 4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blood of levodopa treated </w:t>
            </w:r>
            <w:proofErr w:type="gram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atients</w:t>
            </w:r>
            <w:proofErr w:type="gram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potential PD-specific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NA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signature. Predicted targets include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LRRK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nd 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>BCL2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erafin&lt;/Author&gt;&lt;Year&gt;2015&lt;/Year&gt;&lt;RecNum&gt;173&lt;/RecNum&gt;&lt;DisplayText&gt;(Serafin et al., 2015)&lt;/DisplayText&gt;&lt;record&gt;&lt;rec-number&gt;173&lt;/rec-number&gt;&lt;foreign-keys&gt;&lt;key app="EN" db-id="vssfexw0pwxrvjex9v15rtpva5fpf9rffvet" timestamp="1541789577"&gt;173&lt;/key&gt;&lt;/foreign-keys&gt;&lt;ref-type name="Journal Article"&gt;17&lt;/ref-type&gt;&lt;contributors&gt;&lt;authors&gt;&lt;author&gt;Serafin, Alice&lt;/author&gt;&lt;author&gt;Foco, Luisa&lt;/author&gt;&lt;author&gt;Zanigni, Stefano&lt;/author&gt;&lt;author&gt;Blankenburg, Hagen&lt;/author&gt;&lt;author&gt;Picard, Anne&lt;/author&gt;&lt;author&gt;Zanon, Alessandra&lt;/author&gt;&lt;author&gt;Giannini, Giulia&lt;/author&gt;&lt;author&gt;Pichler, Irene&lt;/author&gt;&lt;author&gt;Facheris, Maurizio F&lt;/author&gt;&lt;author&gt;Cortelli, Pietro&lt;/author&gt;&lt;/authors&gt;&lt;/contributors&gt;&lt;titles&gt;&lt;title&gt;Overexpression of blood microRNAs 103a, 30b, and 29a in l-dopa–treated patients with PD&lt;/title&gt;&lt;secondary-title&gt;Neurology&lt;/secondary-title&gt;&lt;/titles&gt;&lt;periodical&gt;&lt;full-title&gt;Neurology&lt;/full-title&gt;&lt;abbr-1&gt;Neurology&lt;/abbr-1&gt;&lt;/periodical&gt;&lt;pages&gt;645-653&lt;/pages&gt;&lt;volume&gt;84&lt;/volume&gt;&lt;number&gt;7&lt;/number&gt;&lt;dates&gt;&lt;year&gt;2015&lt;/year&gt;&lt;/dates&gt;&lt;isbn&gt;0028-387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erafin et al., 2015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cerebrospinal fluid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S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otential informative biomarker to distinguish relapsing-remitting from progressive M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Ebrahimkhani&lt;/Author&gt;&lt;Year&gt;2017&lt;/Year&gt;&lt;RecNum&gt;227&lt;/RecNum&gt;&lt;DisplayText&gt;(Ebrahimkhani et al., 2017)&lt;/DisplayText&gt;&lt;record&gt;&lt;rec-number&gt;227&lt;/rec-number&gt;&lt;foreign-keys&gt;&lt;key app="EN" db-id="vssfexw0pwxrvjex9v15rtpva5fpf9rffvet" timestamp="1546657071"&gt;227&lt;/key&gt;&lt;/foreign-keys&gt;&lt;ref-type name="Journal Article"&gt;17&lt;/ref-type&gt;&lt;contributors&gt;&lt;authors&gt;&lt;author&gt;Ebrahimkhani, Saeideh&lt;/author&gt;&lt;author&gt;Vafaee, Fatemeh&lt;/author&gt;&lt;author&gt;Young, Paul E&lt;/author&gt;&lt;author&gt;Hur, Suzy SJ&lt;/author&gt;&lt;author&gt;Hawke, Simon&lt;/author&gt;&lt;author&gt;Devenney, Emma&lt;/author&gt;&lt;author&gt;Beadnall, Heidi&lt;/author&gt;&lt;author&gt;Barnett, Michael H&lt;/author&gt;&lt;author&gt;Suter, Catherine M&lt;/author&gt;&lt;author&gt;Buckland, Michael E&lt;/author&gt;&lt;/authors&gt;&lt;/contributors&gt;&lt;titles&gt;&lt;title&gt;Exosomal microRNA signatures in multiple sclerosis reflect disease status&lt;/title&gt;&lt;secondary-title&gt;Scientific Reports&lt;/secondary-title&gt;&lt;/titles&gt;&lt;periodical&gt;&lt;full-title&gt;Scientific Reports&lt;/full-title&gt;&lt;/periodical&gt;&lt;pages&gt;14293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brahimkhani et al., 201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30c  1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blood of levodopa treated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gis&lt;/Author&gt;&lt;Year&gt;2011&lt;/Year&gt;&lt;RecNum&gt;275&lt;/RecNum&gt;&lt;DisplayText&gt;(Margis et al., 2011)&lt;/DisplayText&gt;&lt;record&gt;&lt;rec-number&gt;275&lt;/rec-number&gt;&lt;foreign-keys&gt;&lt;key app="EN" db-id="vssfexw0pwxrvjex9v15rtpva5fpf9rffvet" timestamp="1554310928"&gt;275&lt;/key&gt;&lt;/foreign-keys&gt;&lt;ref-type name="Journal Article"&gt;17&lt;/ref-type&gt;&lt;contributors&gt;&lt;authors&gt;&lt;author&gt;Margis, Regina&lt;/author&gt;&lt;author&gt;Margis, Rogério&lt;/author&gt;&lt;author&gt;Rieder, Carlos R. M.&lt;/author&gt;&lt;/authors&gt;&lt;/contributors&gt;&lt;titles&gt;&lt;title&gt;Identification of blood microRNAs associated to Parkinsońs disease&lt;/title&gt;&lt;secondary-title&gt;Journal of Biotechnology&lt;/secondary-title&gt;&lt;/titles&gt;&lt;periodical&gt;&lt;full-title&gt;Journal of Biotechnology&lt;/full-title&gt;&lt;/periodical&gt;&lt;pages&gt;96-101&lt;/pages&gt;&lt;volume&gt;152&lt;/volume&gt;&lt;number&gt;3&lt;/number&gt;&lt;keywords&gt;&lt;keyword&gt;Parkinson&amp;apos;s disease&lt;/keyword&gt;&lt;keyword&gt;MicroRNA&lt;/keyword&gt;&lt;keyword&gt;Neurodegenerative disease&lt;/keyword&gt;&lt;keyword&gt;RT-qPCR&lt;/keyword&gt;&lt;keyword&gt;Molecular marker&lt;/keyword&gt;&lt;/keywords&gt;&lt;dates&gt;&lt;year&gt;2011&lt;/year&gt;&lt;pub-dates&gt;&lt;date&gt;2011/03/20/&lt;/date&gt;&lt;/pub-dates&gt;&lt;/dates&gt;&lt;isbn&gt;0168-1656&lt;/isbn&gt;&lt;urls&gt;&lt;related-urls&gt;&lt;url&gt;http://www.sciencedirect.com/science/article/pii/S0168165611000678&lt;/url&gt;&lt;/related-urls&gt;&lt;/urls&gt;&lt;electronic-resource-num&gt;https://doi.org/10.1016/j.jbiotec.2011.01.023&lt;/electronic-resource-num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gis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30e 1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circulating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exosomes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8L0F1dGhvcj48WWVhcj4yMDE0PC9ZZWFyPjxSZWNO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</w:fldData>
              </w:fldChar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>
                <w:fldData xml:space="preserve">PEVuZE5vdGU+PENpdGU+PEF1dGhvcj5UYW48L0F1dGhvcj48WWVhcj4yMDE0PC9ZZWFyPjxSZWNO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</w:fldData>
              </w:fldChar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</w:rPr>
              <w:t>Tan et al., 2014;Cheng et al., 2015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regulated in several areas of the brain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320 1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own-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regulatedin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the tempor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warbrick&lt;/Author&gt;&lt;Year&gt;2019&lt;/Year&gt;&lt;RecNum&gt;296&lt;/RecNum&gt;&lt;DisplayText&gt;(Swarbrick et al., 2019)&lt;/DisplayText&gt;&lt;record&gt;&lt;rec-number&gt;296&lt;/rec-number&gt;&lt;foreign-keys&gt;&lt;key app="EN" db-id="vssfexw0pwxrvjex9v15rtpva5fpf9rffvet" timestamp="1554867900"&gt;296&lt;/key&gt;&lt;/foreign-keys&gt;&lt;ref-type name="Journal Article"&gt;17&lt;/ref-type&gt;&lt;contributors&gt;&lt;authors&gt;&lt;author&gt;Swarbrick, Samantha&lt;/author&gt;&lt;author&gt;Wragg, N&lt;/author&gt;&lt;author&gt;Ghosh, S&lt;/author&gt;&lt;author&gt;Stolzing, Alexandra&lt;/author&gt;&lt;/authors&gt;&lt;/contributors&gt;&lt;titles&gt;&lt;title&gt;Systematic Review of miRNA as Biomarkers in Alzheimer’s Disease&lt;/title&gt;&lt;secondary-title&gt;Molecular neurobiology&lt;/secondary-title&gt;&lt;/titles&gt;&lt;periodical&gt;&lt;full-title&gt;Molecular neurobiology&lt;/full-title&gt;&lt;/periodical&gt;&lt;pages&gt;1-12&lt;/pages&gt;&lt;dates&gt;&lt;year&gt;2019&lt;/year&gt;&lt;/dates&gt;&lt;isbn&gt;0893-764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warbrick et al., 2019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 w:val="restart"/>
            <w:noWrap/>
            <w:vAlign w:val="center"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34a/b/c 2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warbrick&lt;/Author&gt;&lt;Year&gt;2019&lt;/Year&gt;&lt;RecNum&gt;296&lt;/RecNum&gt;&lt;DisplayText&gt;(Swarbrick et al., 2019)&lt;/DisplayText&gt;&lt;record&gt;&lt;rec-number&gt;296&lt;/rec-number&gt;&lt;foreign-keys&gt;&lt;key app="EN" db-id="vssfexw0pwxrvjex9v15rtpva5fpf9rffvet" timestamp="1554867900"&gt;296&lt;/key&gt;&lt;/foreign-keys&gt;&lt;ref-type name="Journal Article"&gt;17&lt;/ref-type&gt;&lt;contributors&gt;&lt;authors&gt;&lt;author&gt;Swarbrick, Samantha&lt;/author&gt;&lt;author&gt;Wragg, N&lt;/author&gt;&lt;author&gt;Ghosh, S&lt;/author&gt;&lt;author&gt;Stolzing, Alexandra&lt;/author&gt;&lt;/authors&gt;&lt;/contributors&gt;&lt;titles&gt;&lt;title&gt;Systematic Review of miRNA as Biomarkers in Alzheimer’s Disease&lt;/title&gt;&lt;secondary-title&gt;Molecular neurobiology&lt;/secondary-title&gt;&lt;/titles&gt;&lt;periodical&gt;&lt;full-title&gt;Molecular neurobiology&lt;/full-title&gt;&lt;/periodical&gt;&lt;pages&gt;1-12&lt;/pages&gt;&lt;dates&gt;&lt;year&gt;2019&lt;/year&gt;&lt;/dates&gt;&lt;isbn&gt;0893-7648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warbrick et al., 2019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hippocampus of patients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arkar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et al., 2016</w:t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Deregulated in several areas of the brain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Cogswell&lt;/Author&gt;&lt;Year&gt;2008&lt;/Year&gt;&lt;RecNum&gt;271&lt;/RecNum&gt;&lt;DisplayText&gt;(Cogswell et al., 2008)&lt;/DisplayText&gt;&lt;record&gt;&lt;rec-number&gt;271&lt;/rec-number&gt;&lt;foreign-keys&gt;&lt;key app="EN" db-id="vssfexw0pwxrvjex9v15rtpva5fpf9rffvet" timestamp="1554308050"&gt;271&lt;/key&gt;&lt;/foreign-keys&gt;&lt;ref-type name="Journal Article"&gt;17&lt;/ref-type&gt;&lt;contributors&gt;&lt;authors&gt;&lt;author&gt;Cogswell, John P&lt;/author&gt;&lt;author&gt;Ward, James&lt;/author&gt;&lt;author&gt;Taylor, Ian A&lt;/author&gt;&lt;author&gt;Waters, Michelle&lt;/author&gt;&lt;author&gt;Shi, Yunling&lt;/author&gt;&lt;author&gt;Cannon, Brian&lt;/author&gt;&lt;author&gt;Kelnar, Kevin&lt;/author&gt;&lt;author&gt;Kemppainen, Jon&lt;/author&gt;&lt;author&gt;Brown, David&lt;/author&gt;&lt;author&gt;Chen, Caifu&lt;/author&gt;&lt;/authors&gt;&lt;/contributors&gt;&lt;titles&gt;&lt;title&gt;Identification of miRNA changes in Alzheimer&amp;apos;s disease brain and CSF yields putative biomarkers and insights into disease pathways&lt;/title&gt;&lt;secondary-title&gt;Journal of Alzheimer&amp;apos;s disease&lt;/secondary-title&gt;&lt;/titles&gt;&lt;periodical&gt;&lt;full-title&gt;Journal of Alzheimer&amp;apos;s Disease&lt;/full-title&gt;&lt;/periodical&gt;&lt;pages&gt;27-41&lt;/pages&gt;&lt;volume&gt;14&lt;/volume&gt;&lt;number&gt;1&lt;/number&gt;&lt;dates&gt;&lt;year&gt;2008&lt;/year&gt;&lt;/dates&gt;&lt;isbn&gt;1387-2877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Cogswell et al., 2008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the serum of patients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hatnagar&lt;/Author&gt;&lt;Year&gt;2014&lt;/Year&gt;&lt;RecNum&gt;273&lt;/RecNum&gt;&lt;DisplayText&gt;(Bhatnagar et al., 2014)&lt;/DisplayText&gt;&lt;record&gt;&lt;rec-number&gt;273&lt;/rec-number&gt;&lt;foreign-keys&gt;&lt;key app="EN" db-id="vssfexw0pwxrvjex9v15rtpva5fpf9rffvet" timestamp="1554310064"&gt;273&lt;/key&gt;&lt;/foreign-keys&gt;&lt;ref-type name="Journal Article"&gt;17&lt;/ref-type&gt;&lt;contributors&gt;&lt;authors&gt;&lt;author&gt;Bhatnagar, Shephali&lt;/author&gt;&lt;author&gt;Chertkow, Howard&lt;/author&gt;&lt;author&gt;Schipper, Hyman M.&lt;/author&gt;&lt;author&gt;Yuan, Zongfei&lt;/author&gt;&lt;author&gt;Shetty, Vikranth&lt;/author&gt;&lt;author&gt;Jenkins, Samantha&lt;/author&gt;&lt;author&gt;Jones, Timothy&lt;/author&gt;&lt;author&gt;Wang, Eugenia&lt;/author&gt;&lt;/authors&gt;&lt;/contributors&gt;&lt;titles&gt;&lt;title&gt;Increased microRNA-34c abundance in Alzheimer&amp;apos;s disease circulating blood plasma&lt;/title&gt;&lt;secondary-title&gt;Frontiers in molecular neuroscience&lt;/secondary-title&gt;&lt;/titles&gt;&lt;periodical&gt;&lt;full-title&gt;Frontiers in molecular neuroscience&lt;/full-title&gt;&lt;/periodical&gt;&lt;pages&gt;2-2&lt;/pages&gt;&lt;volume&gt;7&lt;/volume&gt;&lt;dates&gt;&lt;year&gt;2014&lt;/year&gt;&lt;/dates&gt;&lt;publisher&gt;Frontiers Media S.A.&lt;/publisher&gt;&lt;isbn&gt;1662-5099&lt;/isbn&gt;&lt;accession-num&gt;24550773&lt;/accession-num&gt;&lt;urls&gt;&lt;related-urls&gt;&lt;url&gt;https://www.ncbi.nlm.nih.gov/pubmed/24550773&lt;/url&gt;&lt;url&gt;https://www.ncbi.nlm.nih.gov/pmc/PMC3912349/&lt;/url&gt;&lt;/related-urls&gt;&lt;/urls&gt;&lt;electronic-resource-num&gt;10.3389/fnmol.2014.00002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hatnagar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ed in blood </w:t>
            </w:r>
            <w:proofErr w:type="spellStart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onocuclear</w:t>
            </w:r>
            <w:proofErr w:type="spellEnd"/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cell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Burgos&lt;/Author&gt;&lt;Year&gt;2014&lt;/Year&gt;&lt;RecNum&gt;274&lt;/RecNum&gt;&lt;DisplayText&gt;(Burgos et al., 2014)&lt;/DisplayText&gt;&lt;record&gt;&lt;rec-number&gt;274&lt;/rec-number&gt;&lt;foreign-keys&gt;&lt;key app="EN" db-id="vssfexw0pwxrvjex9v15rtpva5fpf9rffvet" timestamp="1554310129"&gt;274&lt;/key&gt;&lt;/foreign-keys&gt;&lt;ref-type name="Journal Article"&gt;17&lt;/ref-type&gt;&lt;contributors&gt;&lt;authors&gt;&lt;author&gt;Burgos, Kasandra&lt;/author&gt;&lt;author&gt;Malenica, Ivana&lt;/author&gt;&lt;author&gt;Metpally, Raghu&lt;/author&gt;&lt;author&gt;Courtright, Amanda&lt;/author&gt;&lt;author&gt;Rakela, Benjamin&lt;/author&gt;&lt;author&gt;Beach, Thomas&lt;/author&gt;&lt;author&gt;Shill, Holly&lt;/author&gt;&lt;author&gt;Adler, Charles&lt;/author&gt;&lt;author&gt;Sabbagh, Marwan&lt;/author&gt;&lt;author&gt;Villa, Stephen&lt;/author&gt;&lt;author&gt;Tembe, Waibhav&lt;/author&gt;&lt;author&gt;Craig, David&lt;/author&gt;&lt;author&gt;Van Keuren-Jensen, Kendall&lt;/author&gt;&lt;/authors&gt;&lt;/contributors&gt;&lt;titles&gt;&lt;title&gt;Profiles of extracellular miRNA in cerebrospinal fluid and serum from patients with Alzheimer&amp;apos;s and Parkinson&amp;apos;s diseases correlate with disease status and features of pathology&lt;/title&gt;&lt;secondary-title&gt;PloS one&lt;/secondary-title&gt;&lt;/titles&gt;&lt;periodical&gt;&lt;full-title&gt;PLoS One&lt;/full-title&gt;&lt;abbr-1&gt;PloS one&lt;/abbr-1&gt;&lt;/periodical&gt;&lt;pages&gt;e94839-e94839&lt;/pages&gt;&lt;volume&gt;9&lt;/volume&gt;&lt;number&gt;5&lt;/number&gt;&lt;dates&gt;&lt;year&gt;2014&lt;/year&gt;&lt;/dates&gt;&lt;publisher&gt;Public Library of Science&lt;/publisher&gt;&lt;isbn&gt;1932-6203&lt;/isbn&gt;&lt;accession-num&gt;24797360&lt;/accession-num&gt;&lt;urls&gt;&lt;related-urls&gt;&lt;url&gt;https://www.ncbi.nlm.nih.gov/pubmed/24797360&lt;/url&gt;&lt;url&gt;https://www.ncbi.nlm.nih.gov/pmc/PMC4010405/&lt;/url&gt;&lt;/related-urls&gt;&lt;/urls&gt;&lt;electronic-resource-num&gt;10.1371/journal.pone.0094839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Burgos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hippocampus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üller&lt;/Author&gt;&lt;Year&gt;2014&lt;/Year&gt;&lt;RecNum&gt;292&lt;/RecNum&gt;&lt;DisplayText&gt;(Müller et al., 2014)&lt;/DisplayText&gt;&lt;record&gt;&lt;rec-number&gt;292&lt;/rec-number&gt;&lt;foreign-keys&gt;&lt;key app="EN" db-id="vssfexw0pwxrvjex9v15rtpva5fpf9rffvet" timestamp="1554864342"&gt;292&lt;/key&gt;&lt;/foreign-keys&gt;&lt;ref-type name="Journal Article"&gt;17&lt;/ref-type&gt;&lt;contributors&gt;&lt;authors&gt;&lt;author&gt;Müller, Mareike&lt;/author&gt;&lt;author&gt;Kuiperij, H Bea&lt;/author&gt;&lt;author&gt;Claassen, Jurgen A&lt;/author&gt;&lt;author&gt;Küsters, Benno&lt;/author&gt;&lt;author&gt;Verbeek, Marcel M&lt;/author&gt;&lt;/authors&gt;&lt;/contributors&gt;&lt;titles&gt;&lt;title&gt;MicroRNAs in Alzheimer&amp;apos;s disease: differential expression in hippocampus and cell-free cerebrospinal fluid&lt;/title&gt;&lt;secondary-title&gt;Neurobiology of aging&lt;/secondary-title&gt;&lt;/titles&gt;&lt;periodical&gt;&lt;full-title&gt;Neurobiol Aging&lt;/full-title&gt;&lt;abbr-1&gt;Neurobiology of aging&lt;/abbr-1&gt;&lt;/periodical&gt;&lt;pages&gt;152-158&lt;/pages&gt;&lt;volume&gt;35&lt;/volume&gt;&lt;number&gt;1&lt;/number&gt;&lt;dates&gt;&lt;year&gt;2014&lt;/year&gt;&lt;/dates&gt;&lt;isbn&gt;0197-4580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üller et al., 2014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Affecting the clearance of Tau from the circulation through repressing</w:t>
            </w:r>
            <w:r w:rsidRPr="00416DC7">
              <w:rPr>
                <w:rFonts w:ascii="Times New Roman" w:hAnsi="Times New Roman" w:cs="Times New Roman"/>
                <w:i/>
                <w:iCs/>
                <w:sz w:val="20"/>
                <w:szCs w:val="20"/>
                <w:lang w:val="en-GB"/>
              </w:rPr>
              <w:t xml:space="preserve"> SIRT1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Schonrock&lt;/Author&gt;&lt;Year&gt;2012&lt;/Year&gt;&lt;RecNum&gt;167&lt;/RecNum&gt;&lt;DisplayText&gt;(Schonrock and Götz, 2012)&lt;/DisplayText&gt;&lt;record&gt;&lt;rec-number&gt;167&lt;/rec-number&gt;&lt;foreign-keys&gt;&lt;key app="EN" db-id="vssfexw0pwxrvjex9v15rtpva5fpf9rffvet" timestamp="1541788480"&gt;167&lt;/key&gt;&lt;/foreign-keys&gt;&lt;ref-type name="Journal Article"&gt;17&lt;/ref-type&gt;&lt;contributors&gt;&lt;authors&gt;&lt;author&gt;Schonrock, Nicole&lt;/author&gt;&lt;author&gt;Götz, Jürgen&lt;/author&gt;&lt;/authors&gt;&lt;/contributors&gt;&lt;titles&gt;&lt;title&gt;Decoding the non-coding RNAs in Alzheimer’s disease&lt;/title&gt;&lt;secondary-title&gt;Cellular and Molecular Life Sciences&lt;/secondary-title&gt;&lt;/titles&gt;&lt;periodical&gt;&lt;full-title&gt;Cellular and Molecular Life Sciences&lt;/full-title&gt;&lt;/periodical&gt;&lt;pages&gt;3543-3559&lt;/pages&gt;&lt;volume&gt;69&lt;/volume&gt;&lt;number&gt;21&lt;/number&gt;&lt;dates&gt;&lt;year&gt;2012&lt;/year&gt;&lt;/dates&gt;&lt;isbn&gt;1420-682X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Schonrock and Götz, 2012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P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Down-regulated in amygdala, frontal cortex and cerebellum of PD patients and inhibition of DJ1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PARK7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 and Parkin </w:t>
            </w:r>
            <w:r w:rsidRPr="00416DC7">
              <w:rPr>
                <w:rFonts w:ascii="Times New Roman" w:hAnsi="Times New Roman" w:cs="Times New Roman"/>
                <w:i/>
                <w:sz w:val="20"/>
                <w:szCs w:val="20"/>
                <w:lang w:val="en-GB"/>
              </w:rPr>
              <w:t>PRKN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iñones-Moyano&lt;/Author&gt;&lt;Year&gt;2011&lt;/Year&gt;&lt;RecNum&gt;172&lt;/RecNum&gt;&lt;DisplayText&gt;(Miñones-Moyano et al., 2011)&lt;/DisplayText&gt;&lt;record&gt;&lt;rec-number&gt;172&lt;/rec-number&gt;&lt;foreign-keys&gt;&lt;key app="EN" db-id="vssfexw0pwxrvjex9v15rtpva5fpf9rffvet" timestamp="1541789522"&gt;172&lt;/key&gt;&lt;/foreign-keys&gt;&lt;ref-type name="Journal Article"&gt;17&lt;/ref-type&gt;&lt;contributors&gt;&lt;authors&gt;&lt;author&gt;Miñones-Moyano, Elena&lt;/author&gt;&lt;author&gt;Porta, Sílvia&lt;/author&gt;&lt;author&gt;Escaramís, Georgia&lt;/author&gt;&lt;author&gt;Rabionet, Raquel&lt;/author&gt;&lt;author&gt;Iraola, Susana&lt;/author&gt;&lt;author&gt;Kagerbauer, Birgit&lt;/author&gt;&lt;author&gt;Espinosa-Parrilla, Yolanda&lt;/author&gt;&lt;author&gt;Ferrer, Isidre&lt;/author&gt;&lt;author&gt;Estivill, Xavier&lt;/author&gt;&lt;author&gt;Martí, Eulàlia&lt;/author&gt;&lt;/authors&gt;&lt;/contributors&gt;&lt;titles&gt;&lt;title&gt;MicroRNA profiling of Parkinson&amp;apos;s disease brains identifies early downregulation of miR-34b/c which modulate mitochondrial function&lt;/title&gt;&lt;secondary-title&gt;Human molecular genetics&lt;/secondary-title&gt;&lt;/titles&gt;&lt;periodical&gt;&lt;full-title&gt;Human molecular genetics&lt;/full-title&gt;&lt;/periodical&gt;&lt;pages&gt;3067-3078&lt;/pages&gt;&lt;volume&gt;20&lt;/volume&gt;&lt;number&gt;15&lt;/number&gt;&lt;dates&gt;&lt;year&gt;2011&lt;/year&gt;&lt;/dates&gt;&lt;isbn&gt;1460-208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ñones-Moyano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vMerge/>
            <w:noWrap/>
            <w:vAlign w:val="center"/>
            <w:hideMark/>
          </w:tcPr>
          <w:p w:rsidR="00EC0F2A" w:rsidRPr="00416DC7" w:rsidRDefault="00EC0F2A" w:rsidP="000C25C0">
            <w:pPr>
              <w:jc w:val="both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 xml:space="preserve">Up-regulation in plasma of patients Potential biomarker of HD prior to symptom onset 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Gaughwin&lt;/Author&gt;&lt;Year&gt;2011&lt;/Year&gt;&lt;RecNum&gt;184&lt;/RecNum&gt;&lt;DisplayText&gt;(Gaughwin et al., 2011)&lt;/DisplayText&gt;&lt;record&gt;&lt;rec-number&gt;184&lt;/rec-number&gt;&lt;foreign-keys&gt;&lt;key app="EN" db-id="vssfexw0pwxrvjex9v15rtpva5fpf9rffvet" timestamp="1541790762"&gt;184&lt;/key&gt;&lt;/foreign-keys&gt;&lt;ref-type name="Journal Article"&gt;17&lt;/ref-type&gt;&lt;contributors&gt;&lt;authors&gt;&lt;author&gt;Gaughwin, Philip Michael&lt;/author&gt;&lt;author&gt;Ciesla, Maciej&lt;/author&gt;&lt;author&gt;Lahiri, Nayana&lt;/author&gt;&lt;author&gt;Tabrizi, Sarah J&lt;/author&gt;&lt;author&gt;Brundin, Patrik&lt;/author&gt;&lt;author&gt;Björkqvist, Maria&lt;/author&gt;&lt;/authors&gt;&lt;/contributors&gt;&lt;titles&gt;&lt;title&gt;Hsa-miR-34b is a plasma-stable microRNA that is elevated in pre-manifest Huntington&amp;apos;s disease&lt;/title&gt;&lt;secondary-title&gt;Human molecular genetics&lt;/secondary-title&gt;&lt;/titles&gt;&lt;periodical&gt;&lt;full-title&gt;Human molecular genetics&lt;/full-title&gt;&lt;/periodical&gt;&lt;pages&gt;2225-2237&lt;/pages&gt;&lt;volume&gt;20&lt;/volume&gt;&lt;number&gt;11&lt;/number&gt;&lt;dates&gt;&lt;year&gt;2011&lt;/year&gt;&lt;/dates&gt;&lt;isbn&gt;1460-2083&lt;/isbn&gt;&lt;urls&gt;&lt;/urls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Gaughwin et al., 2011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iR-486-5p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  <w:tr w:rsidR="00EC0F2A" w:rsidRPr="0056112A" w:rsidTr="000C25C0">
        <w:trPr>
          <w:trHeight w:val="400"/>
        </w:trPr>
        <w:tc>
          <w:tcPr>
            <w:tcW w:w="1696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lastRenderedPageBreak/>
              <w:t>miR-92a 5</w:t>
            </w:r>
          </w:p>
        </w:tc>
        <w:tc>
          <w:tcPr>
            <w:tcW w:w="972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HD</w:t>
            </w:r>
          </w:p>
        </w:tc>
        <w:tc>
          <w:tcPr>
            <w:tcW w:w="8951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Up-regulated in the frontal cortex of patients</w:t>
            </w:r>
          </w:p>
        </w:tc>
        <w:tc>
          <w:tcPr>
            <w:tcW w:w="2144" w:type="dxa"/>
            <w:noWrap/>
            <w:hideMark/>
          </w:tcPr>
          <w:p w:rsidR="00EC0F2A" w:rsidRPr="00416DC7" w:rsidRDefault="00EC0F2A" w:rsidP="000C25C0">
            <w:pPr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begin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instrText xml:space="preserve"> ADDIN EN.CITE &lt;EndNote&gt;&lt;Cite&gt;&lt;Author&gt;Martí&lt;/Author&gt;&lt;Year&gt;2010&lt;/Year&gt;&lt;RecNum&gt;281&lt;/RecNum&gt;&lt;DisplayText&gt;(Martí et al., 2010)&lt;/DisplayText&gt;&lt;record&gt;&lt;rec-number&gt;281&lt;/rec-number&gt;&lt;foreign-keys&gt;&lt;key app="EN" db-id="vssfexw0pwxrvjex9v15rtpva5fpf9rffvet" timestamp="1554312357"&gt;281&lt;/key&gt;&lt;/foreign-keys&gt;&lt;ref-type name="Journal Article"&gt;17&lt;/ref-type&gt;&lt;contributors&gt;&lt;authors&gt;&lt;author&gt;Martí, Eulàlia&lt;/author&gt;&lt;author&gt;Pantano, Lorena&lt;/author&gt;&lt;author&gt;Bañez-Coronel, Mónica&lt;/author&gt;&lt;author&gt;Llorens, Franc&lt;/author&gt;&lt;author&gt;Miñones-Moyano, Elena&lt;/author&gt;&lt;author&gt;Porta, Sílvia&lt;/author&gt;&lt;author&gt;Sumoy, Lauro&lt;/author&gt;&lt;author&gt;Ferrer, Isidre&lt;/author&gt;&lt;author&gt;Estivill, Xavier&lt;/author&gt;&lt;/authors&gt;&lt;/contributors&gt;&lt;titles&gt;&lt;title&gt;A myriad of miRNA variants in control and Huntington&amp;apos;s disease brain regions detected by massively parallel sequencing&lt;/title&gt;&lt;secondary-title&gt;Nucleic acids research&lt;/secondary-title&gt;&lt;/titles&gt;&lt;periodical&gt;&lt;full-title&gt;Nucleic acids research&lt;/full-title&gt;&lt;/periodical&gt;&lt;pages&gt;7219-7235&lt;/pages&gt;&lt;volume&gt;38&lt;/volume&gt;&lt;number&gt;20&lt;/number&gt;&lt;edition&gt;2010/06/30&lt;/edition&gt;&lt;dates&gt;&lt;year&gt;2010&lt;/year&gt;&lt;/dates&gt;&lt;publisher&gt;Oxford University Press&lt;/publisher&gt;&lt;isbn&gt;1362-4962&amp;#xD;0305-1048&lt;/isbn&gt;&lt;accession-num&gt;20591823&lt;/accession-num&gt;&lt;urls&gt;&lt;related-urls&gt;&lt;url&gt;https://www.ncbi.nlm.nih.gov/pubmed/20591823&lt;/url&gt;&lt;url&gt;https://www.ncbi.nlm.nih.gov/pmc/PMC2978354/&lt;/url&gt;&lt;/related-urls&gt;&lt;/urls&gt;&lt;electronic-resource-num&gt;10.1093/nar/gkq575&lt;/electronic-resource-num&gt;&lt;remote-database-name&gt;PubMed&lt;/remote-database-name&gt;&lt;language&gt;eng&lt;/language&gt;&lt;/record&gt;&lt;/Cite&gt;&lt;/EndNote&gt;</w:instrTex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separate"/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t>Martí et al., 2010</w:t>
            </w:r>
            <w:r w:rsidRPr="00416DC7">
              <w:rPr>
                <w:rFonts w:ascii="Times New Roman" w:hAnsi="Times New Roman" w:cs="Times New Roman"/>
                <w:sz w:val="20"/>
                <w:szCs w:val="20"/>
                <w:lang w:val="en-GB"/>
              </w:rPr>
              <w:fldChar w:fldCharType="end"/>
            </w:r>
          </w:p>
        </w:tc>
      </w:tr>
    </w:tbl>
    <w:p w:rsidR="00EC0F2A" w:rsidRPr="0056112A" w:rsidRDefault="00EC0F2A" w:rsidP="00EC0F2A">
      <w:pPr>
        <w:rPr>
          <w:rFonts w:ascii="Times New Roman" w:hAnsi="Times New Roman" w:cs="Times New Roman"/>
          <w:sz w:val="24"/>
          <w:lang w:val="en-GB"/>
        </w:rPr>
      </w:pPr>
      <w:r w:rsidRPr="0056112A">
        <w:rPr>
          <w:rFonts w:ascii="Times New Roman" w:hAnsi="Times New Roman" w:cs="Times New Roman"/>
          <w:sz w:val="24"/>
          <w:lang w:val="en-GB"/>
        </w:rPr>
        <w:t xml:space="preserve">Platelet-related </w:t>
      </w:r>
      <w:proofErr w:type="spellStart"/>
      <w:r w:rsidRPr="0056112A">
        <w:rPr>
          <w:rFonts w:ascii="Times New Roman" w:hAnsi="Times New Roman" w:cs="Times New Roman"/>
          <w:sz w:val="24"/>
          <w:lang w:val="en-GB"/>
        </w:rPr>
        <w:t>miRNAs</w:t>
      </w:r>
      <w:proofErr w:type="spellEnd"/>
      <w:r w:rsidRPr="0056112A">
        <w:rPr>
          <w:rFonts w:ascii="Times New Roman" w:hAnsi="Times New Roman" w:cs="Times New Roman"/>
          <w:sz w:val="24"/>
          <w:lang w:val="en-GB"/>
        </w:rPr>
        <w:t xml:space="preserve"> according to Landry et al., 2009 1; Edelstein and Bray, 2011 2; </w:t>
      </w:r>
      <w:proofErr w:type="spellStart"/>
      <w:r w:rsidRPr="0056112A">
        <w:rPr>
          <w:rFonts w:ascii="Times New Roman" w:hAnsi="Times New Roman" w:cs="Times New Roman"/>
          <w:sz w:val="24"/>
          <w:lang w:val="en-GB"/>
        </w:rPr>
        <w:t>Plé</w:t>
      </w:r>
      <w:proofErr w:type="spellEnd"/>
      <w:r w:rsidRPr="0056112A">
        <w:rPr>
          <w:rFonts w:ascii="Times New Roman" w:hAnsi="Times New Roman" w:cs="Times New Roman"/>
          <w:sz w:val="24"/>
          <w:lang w:val="en-GB"/>
        </w:rPr>
        <w:t xml:space="preserve"> et al., 2012 3; Simon et al., 2014 4</w:t>
      </w:r>
    </w:p>
    <w:p w:rsidR="00EC0F2A" w:rsidRPr="00CA31CB" w:rsidRDefault="00EC0F2A" w:rsidP="00EC0F2A">
      <w:pPr>
        <w:rPr>
          <w:rFonts w:ascii="Times New Roman" w:hAnsi="Times New Roman" w:cs="Times New Roman"/>
          <w:sz w:val="24"/>
          <w:lang w:val="en-GB"/>
        </w:rPr>
      </w:pPr>
      <w:r w:rsidRPr="00CA31CB">
        <w:rPr>
          <w:rFonts w:ascii="Times New Roman" w:hAnsi="Times New Roman" w:cs="Times New Roman"/>
          <w:sz w:val="24"/>
          <w:lang w:val="en-GB"/>
        </w:rPr>
        <w:t>Platelet-</w:t>
      </w:r>
      <w:proofErr w:type="spellStart"/>
      <w:r w:rsidRPr="00CA31CB">
        <w:rPr>
          <w:rFonts w:ascii="Times New Roman" w:hAnsi="Times New Roman" w:cs="Times New Roman"/>
          <w:sz w:val="24"/>
          <w:lang w:val="en-GB"/>
        </w:rPr>
        <w:t>Evs</w:t>
      </w:r>
      <w:proofErr w:type="spellEnd"/>
      <w:r w:rsidRPr="00CA31CB">
        <w:rPr>
          <w:rFonts w:ascii="Times New Roman" w:hAnsi="Times New Roman" w:cs="Times New Roman"/>
          <w:sz w:val="24"/>
          <w:lang w:val="en-GB"/>
        </w:rPr>
        <w:t xml:space="preserve">-related </w:t>
      </w:r>
      <w:proofErr w:type="spellStart"/>
      <w:r w:rsidRPr="00CA31CB">
        <w:rPr>
          <w:rFonts w:ascii="Times New Roman" w:hAnsi="Times New Roman" w:cs="Times New Roman"/>
          <w:sz w:val="24"/>
          <w:lang w:val="en-GB"/>
        </w:rPr>
        <w:t>miRNAs</w:t>
      </w:r>
      <w:proofErr w:type="spellEnd"/>
      <w:r w:rsidRPr="00CA31CB">
        <w:rPr>
          <w:rFonts w:ascii="Times New Roman" w:hAnsi="Times New Roman" w:cs="Times New Roman"/>
          <w:sz w:val="24"/>
          <w:lang w:val="en-GB"/>
        </w:rPr>
        <w:t xml:space="preserve"> according to </w:t>
      </w:r>
      <w:proofErr w:type="spellStart"/>
      <w:r w:rsidRPr="00CA31CB">
        <w:rPr>
          <w:rFonts w:ascii="Times New Roman" w:hAnsi="Times New Roman" w:cs="Times New Roman"/>
          <w:sz w:val="24"/>
          <w:lang w:val="en-GB"/>
        </w:rPr>
        <w:t>Pienimaeki</w:t>
      </w:r>
      <w:proofErr w:type="spellEnd"/>
      <w:r w:rsidRPr="00CA31CB">
        <w:rPr>
          <w:rFonts w:ascii="Times New Roman" w:hAnsi="Times New Roman" w:cs="Times New Roman"/>
          <w:sz w:val="24"/>
          <w:lang w:val="en-GB"/>
        </w:rPr>
        <w:t>-Roemer et al., 201</w:t>
      </w:r>
      <w:r w:rsidR="004874BB">
        <w:rPr>
          <w:rFonts w:ascii="Times New Roman" w:hAnsi="Times New Roman" w:cs="Times New Roman"/>
          <w:sz w:val="24"/>
          <w:lang w:val="en-GB"/>
        </w:rPr>
        <w:t>7</w:t>
      </w:r>
      <w:r w:rsidRPr="00CA31CB">
        <w:rPr>
          <w:rFonts w:ascii="Times New Roman" w:hAnsi="Times New Roman" w:cs="Times New Roman"/>
          <w:sz w:val="24"/>
          <w:lang w:val="en-GB"/>
        </w:rPr>
        <w:t xml:space="preserve"> 5</w:t>
      </w:r>
    </w:p>
    <w:p w:rsidR="00EC0F2A" w:rsidRPr="007A6B0E" w:rsidRDefault="00EC0F2A" w:rsidP="00EC0F2A">
      <w:pPr>
        <w:spacing w:line="36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:rsidR="00EC0F2A" w:rsidRPr="0056112A" w:rsidRDefault="00EC0F2A" w:rsidP="00EC0F2A">
      <w:pPr>
        <w:spacing w:line="360" w:lineRule="auto"/>
        <w:jc w:val="both"/>
        <w:rPr>
          <w:rFonts w:ascii="Times New Roman" w:hAnsi="Times New Roman" w:cs="Times New Roman"/>
          <w:sz w:val="24"/>
          <w:lang w:val="en-GB"/>
        </w:rPr>
        <w:sectPr w:rsidR="00EC0F2A" w:rsidRPr="0056112A" w:rsidSect="00EC0F2A">
          <w:pgSz w:w="15840" w:h="12240" w:orient="landscape"/>
          <w:pgMar w:top="1701" w:right="1417" w:bottom="1701" w:left="1417" w:header="708" w:footer="708" w:gutter="0"/>
          <w:cols w:space="708"/>
          <w:docGrid w:linePitch="360"/>
        </w:sectPr>
      </w:pPr>
      <w:bookmarkStart w:id="0" w:name="_GoBack"/>
      <w:bookmarkEnd w:id="0"/>
    </w:p>
    <w:p w:rsidR="00254F22" w:rsidRDefault="00254F22"/>
    <w:sectPr w:rsidR="00254F22" w:rsidSect="00EC0F2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0F2A"/>
    <w:rsid w:val="00254F22"/>
    <w:rsid w:val="004874BB"/>
    <w:rsid w:val="00EC0F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F2A"/>
    <w:pPr>
      <w:spacing w:after="0" w:line="240" w:lineRule="auto"/>
    </w:pPr>
    <w:rPr>
      <w:lang w:val="es-C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0F2A"/>
    <w:pPr>
      <w:spacing w:after="0" w:line="240" w:lineRule="auto"/>
    </w:pPr>
    <w:rPr>
      <w:lang w:val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EC0F2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0F2A"/>
    <w:pPr>
      <w:spacing w:after="0" w:line="240" w:lineRule="auto"/>
    </w:pPr>
    <w:rPr>
      <w:lang w:val="es-C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0F2A"/>
    <w:pPr>
      <w:spacing w:after="0" w:line="240" w:lineRule="auto"/>
    </w:pPr>
    <w:rPr>
      <w:lang w:val="es-C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EC0F2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4841</Words>
  <Characters>84599</Characters>
  <Application>Microsoft Office Word</Application>
  <DocSecurity>0</DocSecurity>
  <Lines>704</Lines>
  <Paragraphs>198</Paragraphs>
  <ScaleCrop>false</ScaleCrop>
  <Company>PITSOLUTIONS PVT LTD</Company>
  <LinksUpToDate>false</LinksUpToDate>
  <CharactersWithSpaces>992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cps308</cp:lastModifiedBy>
  <cp:revision>2</cp:revision>
  <dcterms:created xsi:type="dcterms:W3CDTF">2019-06-11T13:34:00Z</dcterms:created>
  <dcterms:modified xsi:type="dcterms:W3CDTF">2019-06-27T12:26:00Z</dcterms:modified>
</cp:coreProperties>
</file>